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875FF" w14:textId="46D08136" w:rsidR="00A61E5A" w:rsidRPr="006E7146" w:rsidRDefault="008C4EE7" w:rsidP="008C4EE7">
      <w:pPr>
        <w:spacing w:line="480" w:lineRule="auto"/>
        <w:ind w:left="-567" w:right="-631"/>
        <w:jc w:val="center"/>
        <w:rPr>
          <w:b/>
        </w:rPr>
      </w:pPr>
      <w:r w:rsidRPr="006E7146">
        <w:rPr>
          <w:b/>
        </w:rPr>
        <w:t xml:space="preserve">Associations between maternal prenatal cortisol and </w:t>
      </w:r>
      <w:r w:rsidR="00EA7E30" w:rsidRPr="006E7146">
        <w:rPr>
          <w:b/>
        </w:rPr>
        <w:t>fetal growth</w:t>
      </w:r>
      <w:r w:rsidRPr="006E7146">
        <w:rPr>
          <w:b/>
        </w:rPr>
        <w:t xml:space="preserve"> are specific to infant sex</w:t>
      </w:r>
      <w:r w:rsidR="005C6A7E" w:rsidRPr="006E7146">
        <w:rPr>
          <w:b/>
        </w:rPr>
        <w:t>:</w:t>
      </w:r>
      <w:r w:rsidR="00F4705D" w:rsidRPr="006E7146">
        <w:rPr>
          <w:b/>
        </w:rPr>
        <w:t xml:space="preserve"> </w:t>
      </w:r>
      <w:r w:rsidR="00CB0280" w:rsidRPr="006E7146">
        <w:rPr>
          <w:b/>
        </w:rPr>
        <w:t>Findings</w:t>
      </w:r>
      <w:r w:rsidR="00F4705D" w:rsidRPr="006E7146">
        <w:rPr>
          <w:b/>
        </w:rPr>
        <w:t xml:space="preserve"> from the Wirral Child Health and Development</w:t>
      </w:r>
      <w:r w:rsidR="00CB0280" w:rsidRPr="006E7146">
        <w:rPr>
          <w:b/>
        </w:rPr>
        <w:t xml:space="preserve"> Study</w:t>
      </w:r>
    </w:p>
    <w:p w14:paraId="47F9CD42" w14:textId="77777777" w:rsidR="0089021D" w:rsidRPr="006E7146" w:rsidRDefault="0089021D" w:rsidP="008C4EE7">
      <w:pPr>
        <w:spacing w:line="480" w:lineRule="auto"/>
        <w:ind w:left="-567" w:right="-631"/>
        <w:jc w:val="center"/>
        <w:rPr>
          <w:b/>
        </w:rPr>
      </w:pPr>
    </w:p>
    <w:p w14:paraId="5544323E" w14:textId="0DFD0DCB" w:rsidR="0089021D" w:rsidRPr="006E7146" w:rsidRDefault="0089021D" w:rsidP="008C4EE7">
      <w:pPr>
        <w:spacing w:line="480" w:lineRule="auto"/>
        <w:ind w:left="-567" w:right="-631"/>
        <w:jc w:val="center"/>
        <w:rPr>
          <w:b/>
        </w:rPr>
      </w:pPr>
      <w:r w:rsidRPr="006E7146">
        <w:rPr>
          <w:b/>
        </w:rPr>
        <w:t xml:space="preserve">Short Title: Prenatal </w:t>
      </w:r>
      <w:r w:rsidR="00C14F15" w:rsidRPr="006E7146">
        <w:rPr>
          <w:b/>
        </w:rPr>
        <w:t>cortisol</w:t>
      </w:r>
      <w:r w:rsidRPr="006E7146">
        <w:rPr>
          <w:b/>
        </w:rPr>
        <w:t xml:space="preserve"> and infant birth weight</w:t>
      </w:r>
    </w:p>
    <w:p w14:paraId="61A280C2" w14:textId="77777777" w:rsidR="008C4EE7" w:rsidRPr="006E7146" w:rsidRDefault="008C4EE7" w:rsidP="00137241">
      <w:pPr>
        <w:spacing w:line="480" w:lineRule="auto"/>
        <w:ind w:left="-567" w:right="-631"/>
        <w:jc w:val="both"/>
      </w:pPr>
    </w:p>
    <w:p w14:paraId="0B236C8A" w14:textId="7EED58C7" w:rsidR="00A61E5A" w:rsidRPr="006E7146" w:rsidRDefault="008C4EE7" w:rsidP="00137241">
      <w:pPr>
        <w:spacing w:line="480" w:lineRule="auto"/>
        <w:ind w:left="-567" w:right="-631"/>
        <w:jc w:val="both"/>
      </w:pPr>
      <w:r w:rsidRPr="006E7146">
        <w:t xml:space="preserve">Elizabeth C. </w:t>
      </w:r>
      <w:proofErr w:type="spellStart"/>
      <w:r w:rsidRPr="006E7146">
        <w:t>Braithwaite</w:t>
      </w:r>
      <w:r w:rsidR="002E1E8F" w:rsidRPr="006E7146">
        <w:rPr>
          <w:vertAlign w:val="superscript"/>
        </w:rPr>
        <w:t>a</w:t>
      </w:r>
      <w:proofErr w:type="spellEnd"/>
      <w:r w:rsidRPr="006E7146">
        <w:t xml:space="preserve">, Jonathan </w:t>
      </w:r>
      <w:proofErr w:type="spellStart"/>
      <w:r w:rsidRPr="006E7146">
        <w:t>Hill</w:t>
      </w:r>
      <w:r w:rsidR="002E1E8F" w:rsidRPr="006E7146">
        <w:rPr>
          <w:vertAlign w:val="superscript"/>
        </w:rPr>
        <w:t>b</w:t>
      </w:r>
      <w:proofErr w:type="spellEnd"/>
      <w:r w:rsidRPr="006E7146">
        <w:t xml:space="preserve">, Andrew </w:t>
      </w:r>
      <w:proofErr w:type="spellStart"/>
      <w:r w:rsidRPr="006E7146">
        <w:t>Pickles</w:t>
      </w:r>
      <w:r w:rsidRPr="006E7146">
        <w:rPr>
          <w:vertAlign w:val="superscript"/>
        </w:rPr>
        <w:t>c</w:t>
      </w:r>
      <w:proofErr w:type="spellEnd"/>
      <w:r w:rsidRPr="006E7146">
        <w:t xml:space="preserve">, Vivette </w:t>
      </w:r>
      <w:proofErr w:type="spellStart"/>
      <w:r w:rsidRPr="006E7146">
        <w:t>Glover</w:t>
      </w:r>
      <w:r w:rsidRPr="006E7146">
        <w:rPr>
          <w:vertAlign w:val="superscript"/>
        </w:rPr>
        <w:t>d</w:t>
      </w:r>
      <w:proofErr w:type="spellEnd"/>
      <w:r w:rsidRPr="006E7146">
        <w:t xml:space="preserve">, Kieran </w:t>
      </w:r>
      <w:proofErr w:type="spellStart"/>
      <w:proofErr w:type="gramStart"/>
      <w:r w:rsidRPr="006E7146">
        <w:t>O’Donnell</w:t>
      </w:r>
      <w:r w:rsidRPr="006E7146">
        <w:rPr>
          <w:vertAlign w:val="superscript"/>
        </w:rPr>
        <w:t>e,f</w:t>
      </w:r>
      <w:proofErr w:type="spellEnd"/>
      <w:proofErr w:type="gramEnd"/>
      <w:r w:rsidRPr="006E7146">
        <w:t xml:space="preserve">, Helen </w:t>
      </w:r>
      <w:proofErr w:type="spellStart"/>
      <w:r w:rsidRPr="006E7146">
        <w:t>Sharp</w:t>
      </w:r>
      <w:r w:rsidRPr="006E7146">
        <w:rPr>
          <w:vertAlign w:val="superscript"/>
        </w:rPr>
        <w:t>g</w:t>
      </w:r>
      <w:proofErr w:type="spellEnd"/>
    </w:p>
    <w:p w14:paraId="6907A6BF" w14:textId="203B53B5" w:rsidR="00A61E5A" w:rsidRPr="006E7146" w:rsidRDefault="00A61E5A" w:rsidP="00137241">
      <w:pPr>
        <w:spacing w:line="480" w:lineRule="auto"/>
        <w:ind w:left="-567" w:right="-631"/>
        <w:jc w:val="both"/>
      </w:pPr>
    </w:p>
    <w:p w14:paraId="0DE4A26D" w14:textId="160A4D46" w:rsidR="002E1E8F" w:rsidRPr="006E7146" w:rsidRDefault="002E1E8F" w:rsidP="00137241">
      <w:pPr>
        <w:spacing w:line="480" w:lineRule="auto"/>
        <w:ind w:left="-567" w:right="-631"/>
        <w:jc w:val="both"/>
      </w:pPr>
      <w:proofErr w:type="spellStart"/>
      <w:r w:rsidRPr="006E7146">
        <w:rPr>
          <w:vertAlign w:val="superscript"/>
        </w:rPr>
        <w:t>a</w:t>
      </w:r>
      <w:r w:rsidRPr="006E7146">
        <w:t>School</w:t>
      </w:r>
      <w:proofErr w:type="spellEnd"/>
      <w:r w:rsidRPr="006E7146">
        <w:t xml:space="preserve"> of Life Sciences and Education, Staffordshire University, Stoke-on-Trent, UK</w:t>
      </w:r>
    </w:p>
    <w:p w14:paraId="1F0713DC" w14:textId="4EB1966D" w:rsidR="008C4EE7" w:rsidRPr="006E7146" w:rsidRDefault="002E1E8F" w:rsidP="00137241">
      <w:pPr>
        <w:spacing w:line="480" w:lineRule="auto"/>
        <w:ind w:left="-567" w:right="-631"/>
        <w:jc w:val="both"/>
      </w:pPr>
      <w:proofErr w:type="spellStart"/>
      <w:r w:rsidRPr="006E7146">
        <w:rPr>
          <w:vertAlign w:val="superscript"/>
        </w:rPr>
        <w:t>b</w:t>
      </w:r>
      <w:r w:rsidR="008C4EE7" w:rsidRPr="006E7146">
        <w:t>School</w:t>
      </w:r>
      <w:proofErr w:type="spellEnd"/>
      <w:r w:rsidR="008C4EE7" w:rsidRPr="006E7146">
        <w:t xml:space="preserve"> of Psychology and Clinical Language Sciences, University of Reading, Reading, UK</w:t>
      </w:r>
    </w:p>
    <w:p w14:paraId="1EDBD090" w14:textId="1A5A6E0D" w:rsidR="008C4EE7" w:rsidRPr="006E7146" w:rsidRDefault="008C4EE7" w:rsidP="00137241">
      <w:pPr>
        <w:spacing w:line="480" w:lineRule="auto"/>
        <w:ind w:left="-567" w:right="-631"/>
        <w:jc w:val="both"/>
      </w:pPr>
      <w:proofErr w:type="spellStart"/>
      <w:r w:rsidRPr="006E7146">
        <w:rPr>
          <w:vertAlign w:val="superscript"/>
        </w:rPr>
        <w:t>c</w:t>
      </w:r>
      <w:r w:rsidRPr="006E7146">
        <w:t>Institute</w:t>
      </w:r>
      <w:proofErr w:type="spellEnd"/>
      <w:r w:rsidRPr="006E7146">
        <w:t xml:space="preserve"> of Psychiatry, Psychology and Neuroscience, Kings College London, London, UK</w:t>
      </w:r>
    </w:p>
    <w:p w14:paraId="1A3CB7ED" w14:textId="190E7514" w:rsidR="008C4EE7" w:rsidRPr="006E7146" w:rsidRDefault="008C4EE7" w:rsidP="00137241">
      <w:pPr>
        <w:spacing w:line="480" w:lineRule="auto"/>
        <w:ind w:left="-567" w:right="-631"/>
        <w:jc w:val="both"/>
      </w:pPr>
      <w:proofErr w:type="spellStart"/>
      <w:r w:rsidRPr="006E7146">
        <w:rPr>
          <w:vertAlign w:val="superscript"/>
        </w:rPr>
        <w:t>d</w:t>
      </w:r>
      <w:r w:rsidRPr="006E7146">
        <w:t>Institute</w:t>
      </w:r>
      <w:proofErr w:type="spellEnd"/>
      <w:r w:rsidRPr="006E7146">
        <w:t xml:space="preserve"> of Reproductive and Developmental Biology, Imperial College London, London, UK</w:t>
      </w:r>
    </w:p>
    <w:p w14:paraId="5AAE3324" w14:textId="7550D3F3" w:rsidR="008C4EE7" w:rsidRPr="006E7146" w:rsidRDefault="008C4EE7" w:rsidP="00137241">
      <w:pPr>
        <w:spacing w:line="480" w:lineRule="auto"/>
        <w:ind w:left="-567" w:right="-631"/>
        <w:jc w:val="both"/>
      </w:pPr>
      <w:proofErr w:type="spellStart"/>
      <w:r w:rsidRPr="006E7146">
        <w:rPr>
          <w:vertAlign w:val="superscript"/>
        </w:rPr>
        <w:t>e</w:t>
      </w:r>
      <w:r w:rsidRPr="006E7146">
        <w:t>Douglas</w:t>
      </w:r>
      <w:proofErr w:type="spellEnd"/>
      <w:r w:rsidRPr="006E7146">
        <w:t xml:space="preserve"> Hospital Research Centre, McGill University, Montreal, Canada</w:t>
      </w:r>
    </w:p>
    <w:p w14:paraId="27DA1B2A" w14:textId="5E16DC1C" w:rsidR="008C4EE7" w:rsidRPr="006E7146" w:rsidRDefault="008C4EE7" w:rsidP="00137241">
      <w:pPr>
        <w:spacing w:line="480" w:lineRule="auto"/>
        <w:ind w:left="-567" w:right="-631"/>
        <w:jc w:val="both"/>
      </w:pPr>
      <w:proofErr w:type="spellStart"/>
      <w:r w:rsidRPr="006E7146">
        <w:rPr>
          <w:vertAlign w:val="superscript"/>
        </w:rPr>
        <w:t>f</w:t>
      </w:r>
      <w:r w:rsidRPr="006E7146">
        <w:t>Canadian</w:t>
      </w:r>
      <w:proofErr w:type="spellEnd"/>
      <w:r w:rsidRPr="006E7146">
        <w:t xml:space="preserve"> Institute for Advanced Research, Child and Brain Development Program, Ontario, Canada</w:t>
      </w:r>
    </w:p>
    <w:p w14:paraId="7FB1ABC0" w14:textId="36F4B0E4" w:rsidR="008C4EE7" w:rsidRPr="006E7146" w:rsidRDefault="008C4EE7" w:rsidP="00137241">
      <w:pPr>
        <w:spacing w:line="480" w:lineRule="auto"/>
        <w:ind w:left="-567" w:right="-631"/>
        <w:jc w:val="both"/>
      </w:pPr>
      <w:proofErr w:type="spellStart"/>
      <w:r w:rsidRPr="006E7146">
        <w:rPr>
          <w:vertAlign w:val="superscript"/>
        </w:rPr>
        <w:t>g</w:t>
      </w:r>
      <w:r w:rsidRPr="006E7146">
        <w:t>Departm</w:t>
      </w:r>
      <w:r w:rsidR="00B81E67" w:rsidRPr="006E7146">
        <w:t>ent</w:t>
      </w:r>
      <w:proofErr w:type="spellEnd"/>
      <w:r w:rsidR="00B81E67" w:rsidRPr="006E7146">
        <w:t xml:space="preserve"> of Psychological Sciences, I</w:t>
      </w:r>
      <w:r w:rsidRPr="006E7146">
        <w:t>nstitute of Psychology, Health and Society</w:t>
      </w:r>
      <w:r w:rsidR="00AD54C8" w:rsidRPr="006E7146">
        <w:t>, Liverpool, UK</w:t>
      </w:r>
    </w:p>
    <w:p w14:paraId="086A5FB8" w14:textId="77777777" w:rsidR="001F0A8F" w:rsidRPr="006E7146" w:rsidRDefault="001F0A8F" w:rsidP="00137241">
      <w:pPr>
        <w:ind w:left="-567" w:right="-631"/>
        <w:jc w:val="both"/>
      </w:pPr>
    </w:p>
    <w:p w14:paraId="73E6C293" w14:textId="77777777" w:rsidR="001F0A8F" w:rsidRPr="006E7146" w:rsidRDefault="001F0A8F" w:rsidP="00137241">
      <w:pPr>
        <w:ind w:left="-567" w:right="-631"/>
        <w:jc w:val="both"/>
      </w:pPr>
    </w:p>
    <w:p w14:paraId="6594EB90" w14:textId="051E7557" w:rsidR="00A61E5A" w:rsidRPr="006E7146" w:rsidRDefault="00A61E5A" w:rsidP="00137241">
      <w:pPr>
        <w:ind w:left="-567" w:right="-631"/>
        <w:jc w:val="both"/>
      </w:pPr>
      <w:r w:rsidRPr="006E7146">
        <w:br w:type="page"/>
      </w:r>
    </w:p>
    <w:p w14:paraId="1D1DEF06" w14:textId="7A900762" w:rsidR="00A61E5A" w:rsidRPr="006E7146" w:rsidRDefault="00A61E5A" w:rsidP="00CF5ACB">
      <w:pPr>
        <w:spacing w:line="480" w:lineRule="auto"/>
        <w:ind w:left="-567" w:right="-631"/>
        <w:jc w:val="both"/>
        <w:rPr>
          <w:b/>
        </w:rPr>
      </w:pPr>
      <w:r w:rsidRPr="006E7146">
        <w:rPr>
          <w:b/>
        </w:rPr>
        <w:lastRenderedPageBreak/>
        <w:t>Abstract</w:t>
      </w:r>
      <w:r w:rsidR="001F0A8F" w:rsidRPr="006E7146">
        <w:rPr>
          <w:b/>
        </w:rPr>
        <w:t xml:space="preserve"> </w:t>
      </w:r>
    </w:p>
    <w:p w14:paraId="4CE8359F" w14:textId="4A1F8D16" w:rsidR="00D32BA7" w:rsidRPr="006E7146" w:rsidRDefault="00CF5ACB" w:rsidP="00E4227F">
      <w:pPr>
        <w:spacing w:line="480" w:lineRule="auto"/>
        <w:ind w:left="-567" w:right="-631"/>
        <w:jc w:val="both"/>
      </w:pPr>
      <w:r w:rsidRPr="006E7146">
        <w:t xml:space="preserve">Recent findings highlight that </w:t>
      </w:r>
      <w:r w:rsidR="00C131A6" w:rsidRPr="006E7146">
        <w:t xml:space="preserve">there are prenatal risks for affective disorders that are mediated by glucocorticoid mechanisms, and may be specific to females. There is also evidence of sex differences in prenatal programming mechanisms and developmental psychopathology, whereby effects are in opposite directions in males and females. As birth weight is a risk for affective disorders, we </w:t>
      </w:r>
      <w:r w:rsidRPr="006E7146">
        <w:t xml:space="preserve">sought to investigate whether maternal prenatal cortisol may have sex-specific effects on fetal growth. </w:t>
      </w:r>
      <w:bookmarkStart w:id="0" w:name="_Hlk498087290"/>
      <w:r w:rsidR="003066DE" w:rsidRPr="006E7146">
        <w:t>Participants were 241 mothers selected from t</w:t>
      </w:r>
      <w:r w:rsidRPr="006E7146">
        <w:t>he Wirral Child Health and Development Study (WCHADS) cohort (n=1233)</w:t>
      </w:r>
      <w:r w:rsidR="003066DE" w:rsidRPr="006E7146">
        <w:t xml:space="preserve"> using a </w:t>
      </w:r>
      <w:r w:rsidR="00C8230C" w:rsidRPr="006E7146">
        <w:t>psychosocial risk</w:t>
      </w:r>
      <w:r w:rsidR="003066DE" w:rsidRPr="006E7146">
        <w:t xml:space="preserve"> </w:t>
      </w:r>
      <w:proofErr w:type="spellStart"/>
      <w:r w:rsidR="003066DE" w:rsidRPr="006E7146">
        <w:t>stratifier</w:t>
      </w:r>
      <w:proofErr w:type="spellEnd"/>
      <w:r w:rsidR="003066DE" w:rsidRPr="006E7146">
        <w:t>, so that responses could be weighted back to the general population.</w:t>
      </w:r>
      <w:r w:rsidRPr="006E7146">
        <w:t xml:space="preserve"> </w:t>
      </w:r>
      <w:bookmarkEnd w:id="0"/>
      <w:r w:rsidR="003066DE" w:rsidRPr="006E7146">
        <w:t>Mothers provided</w:t>
      </w:r>
      <w:r w:rsidRPr="006E7146">
        <w:t xml:space="preserve"> saliva samples, </w:t>
      </w:r>
      <w:r w:rsidR="003066DE" w:rsidRPr="006E7146">
        <w:t xml:space="preserve">which were </w:t>
      </w:r>
      <w:r w:rsidRPr="006E7146">
        <w:t xml:space="preserve">assayed for cortisol, at home over two days at 32 weeks gestation (on waking, 30-minutes post-waking, and during the evening). Measures of infant birth weight (corrected for gestational age) were taken from hospital records. General population estimates of associations between variables were obtained using inverse probability weights. </w:t>
      </w:r>
      <w:r w:rsidR="0068331B" w:rsidRPr="006E7146">
        <w:t xml:space="preserve">Maternal </w:t>
      </w:r>
      <w:proofErr w:type="spellStart"/>
      <w:r w:rsidR="0068331B" w:rsidRPr="006E7146">
        <w:t>LogAUC</w:t>
      </w:r>
      <w:proofErr w:type="spellEnd"/>
      <w:r w:rsidR="0068331B" w:rsidRPr="006E7146">
        <w:t xml:space="preserve"> cortisol predicted infant birth weight in a sex-dependent </w:t>
      </w:r>
      <w:r w:rsidR="00AA08FF" w:rsidRPr="006E7146">
        <w:t>manner (interaction term p=0.0</w:t>
      </w:r>
      <w:r w:rsidR="00E4227F" w:rsidRPr="006E7146">
        <w:t>29</w:t>
      </w:r>
      <w:r w:rsidR="0068331B" w:rsidRPr="006E7146">
        <w:t xml:space="preserve">). </w:t>
      </w:r>
      <w:r w:rsidR="00E4227F" w:rsidRPr="006E7146">
        <w:t>T</w:t>
      </w:r>
      <w:bookmarkStart w:id="1" w:name="_Hlk503337325"/>
      <w:r w:rsidR="00E4227F" w:rsidRPr="006E7146">
        <w:t>here was a positive and statistically significant association between prenatal cortisol in males, and a negative association in females that was not</w:t>
      </w:r>
      <w:r w:rsidR="00DE0A82" w:rsidRPr="006E7146">
        <w:t xml:space="preserve"> statistically</w:t>
      </w:r>
      <w:r w:rsidR="00E4227F" w:rsidRPr="006E7146">
        <w:t xml:space="preserve"> significant</w:t>
      </w:r>
      <w:r w:rsidR="00DF1C8B" w:rsidRPr="006E7146">
        <w:t xml:space="preserve">. </w:t>
      </w:r>
      <w:bookmarkEnd w:id="1"/>
      <w:r w:rsidR="0068331B" w:rsidRPr="006E7146">
        <w:t>A sex-interaction in the same direction was evident when using the waking</w:t>
      </w:r>
      <w:r w:rsidR="00032871" w:rsidRPr="006E7146">
        <w:t xml:space="preserve"> (p=0.01</w:t>
      </w:r>
      <w:r w:rsidR="00E4227F" w:rsidRPr="006E7146">
        <w:t>5</w:t>
      </w:r>
      <w:r w:rsidR="00032871" w:rsidRPr="006E7146">
        <w:t>)</w:t>
      </w:r>
      <w:r w:rsidR="0068331B" w:rsidRPr="006E7146">
        <w:t>, and 30-minute post waking</w:t>
      </w:r>
      <w:r w:rsidR="00032871" w:rsidRPr="006E7146">
        <w:t xml:space="preserve"> (p=0.013)</w:t>
      </w:r>
      <w:r w:rsidR="0068331B" w:rsidRPr="006E7146">
        <w:t xml:space="preserve"> cortisol, but not the evening measure. There was no interaction between prenatal cortisol and sex to predict gestational age.</w:t>
      </w:r>
      <w:r w:rsidR="00506CC0" w:rsidRPr="006E7146">
        <w:t xml:space="preserve"> </w:t>
      </w:r>
      <w:r w:rsidR="00D32BA7" w:rsidRPr="006E7146">
        <w:t>Our findings add to an emerging literature that suggests that</w:t>
      </w:r>
      <w:r w:rsidR="00963A15" w:rsidRPr="006E7146">
        <w:t xml:space="preserve"> there may be sex-specific mechanisms </w:t>
      </w:r>
      <w:r w:rsidR="00032871" w:rsidRPr="006E7146">
        <w:t>that underpin fetal programming</w:t>
      </w:r>
      <w:r w:rsidR="00D944CD" w:rsidRPr="006E7146">
        <w:t xml:space="preserve">. </w:t>
      </w:r>
    </w:p>
    <w:p w14:paraId="7CDCD47B" w14:textId="77777777" w:rsidR="00085647" w:rsidRPr="006E7146" w:rsidRDefault="00085647" w:rsidP="00CF5ACB">
      <w:pPr>
        <w:spacing w:line="480" w:lineRule="auto"/>
        <w:ind w:left="-567" w:right="-631"/>
        <w:jc w:val="both"/>
      </w:pPr>
    </w:p>
    <w:p w14:paraId="68AD355A" w14:textId="77777777" w:rsidR="004640AA" w:rsidRPr="006E7146" w:rsidRDefault="00506CC0" w:rsidP="004640AA">
      <w:pPr>
        <w:spacing w:line="480" w:lineRule="auto"/>
        <w:ind w:left="-567" w:right="-631"/>
        <w:jc w:val="both"/>
      </w:pPr>
      <w:r w:rsidRPr="006E7146">
        <w:t>Key words</w:t>
      </w:r>
      <w:r w:rsidR="001F0A8F" w:rsidRPr="006E7146">
        <w:t xml:space="preserve">: </w:t>
      </w:r>
      <w:r w:rsidRPr="006E7146">
        <w:t>fetal programming; prenatal stress; glucocorticoids; HPA axis; birth weight</w:t>
      </w:r>
    </w:p>
    <w:p w14:paraId="09A74E8B" w14:textId="77777777" w:rsidR="00DE0A82" w:rsidRPr="006E7146" w:rsidRDefault="00DE0A82">
      <w:pPr>
        <w:rPr>
          <w:b/>
        </w:rPr>
      </w:pPr>
      <w:r w:rsidRPr="006E7146">
        <w:rPr>
          <w:b/>
        </w:rPr>
        <w:br w:type="page"/>
      </w:r>
    </w:p>
    <w:p w14:paraId="351E4A9D" w14:textId="55E9E948" w:rsidR="00AD54C8" w:rsidRPr="006E7146" w:rsidRDefault="00A61E5A" w:rsidP="004640AA">
      <w:pPr>
        <w:spacing w:line="480" w:lineRule="auto"/>
        <w:ind w:left="-567" w:right="-631"/>
        <w:jc w:val="both"/>
      </w:pPr>
      <w:r w:rsidRPr="006E7146">
        <w:rPr>
          <w:b/>
        </w:rPr>
        <w:lastRenderedPageBreak/>
        <w:t>Introduction</w:t>
      </w:r>
    </w:p>
    <w:p w14:paraId="582D627F" w14:textId="3C87ECC4" w:rsidR="00217DDB" w:rsidRPr="006E7146" w:rsidRDefault="00F4705D" w:rsidP="005D3248">
      <w:pPr>
        <w:spacing w:line="480" w:lineRule="auto"/>
        <w:ind w:left="-567" w:right="-631"/>
        <w:jc w:val="both"/>
      </w:pPr>
      <w:r w:rsidRPr="006E7146">
        <w:t>According to the</w:t>
      </w:r>
      <w:r w:rsidR="00E111A8" w:rsidRPr="006E7146">
        <w:t xml:space="preserve"> developmental origins of health and disease (</w:t>
      </w:r>
      <w:proofErr w:type="spellStart"/>
      <w:r w:rsidR="00E111A8" w:rsidRPr="006E7146">
        <w:t>DOHaD</w:t>
      </w:r>
      <w:proofErr w:type="spellEnd"/>
      <w:r w:rsidR="00E111A8" w:rsidRPr="006E7146">
        <w:t>) hypothesis, low birth weight</w:t>
      </w:r>
      <w:r w:rsidR="00602DE6" w:rsidRPr="006E7146">
        <w:t xml:space="preserve"> (LBW)</w:t>
      </w:r>
      <w:r w:rsidR="00E111A8" w:rsidRPr="006E7146">
        <w:t xml:space="preserve"> reflects poor intrauterine nutrition, which leads to fetal changes that are adaptive in subsequent environments of food scarcity. In environments where food is plentiful, however, </w:t>
      </w:r>
      <w:r w:rsidR="004948FA" w:rsidRPr="006E7146">
        <w:t>LBW</w:t>
      </w:r>
      <w:r w:rsidR="00E111A8" w:rsidRPr="006E7146">
        <w:t xml:space="preserve"> individuals are susceptible to obesity, diabetes, and cardiovascular disease</w:t>
      </w:r>
      <w:r w:rsidR="00C04799" w:rsidRPr="006E7146">
        <w:t>.</w:t>
      </w:r>
      <w:r w:rsidR="004C3ACB" w:rsidRPr="006E7146">
        <w:fldChar w:fldCharType="begin">
          <w:fldData xml:space="preserve">PEVuZE5vdGU+PENpdGU+PEF1dGhvcj5CYXJrZXI8L0F1dGhvcj48WWVhcj4xOTk4PC9ZZWFyPjxS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</w:fldData>
        </w:fldChar>
      </w:r>
      <w:r w:rsidR="002569BA" w:rsidRPr="006E7146">
        <w:instrText xml:space="preserve"> ADDIN EN.CITE </w:instrText>
      </w:r>
      <w:r w:rsidR="002569BA" w:rsidRPr="006E7146">
        <w:fldChar w:fldCharType="begin">
          <w:fldData xml:space="preserve">PEVuZE5vdGU+PENpdGU+PEF1dGhvcj5CYXJrZXI8L0F1dGhvcj48WWVhcj4xOTk4PC9ZZWFyPjxS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</w:fldData>
        </w:fldChar>
      </w:r>
      <w:r w:rsidR="002569BA" w:rsidRPr="006E7146">
        <w:instrText xml:space="preserve"> ADDIN EN.CITE.DATA </w:instrText>
      </w:r>
      <w:r w:rsidR="002569BA" w:rsidRPr="006E7146">
        <w:fldChar w:fldCharType="end"/>
      </w:r>
      <w:r w:rsidR="004C3ACB" w:rsidRPr="006E7146">
        <w:fldChar w:fldCharType="separate"/>
      </w:r>
      <w:r w:rsidR="002569BA" w:rsidRPr="006E7146">
        <w:rPr>
          <w:noProof/>
          <w:vertAlign w:val="superscript"/>
        </w:rPr>
        <w:t>1,2</w:t>
      </w:r>
      <w:r w:rsidR="004C3ACB" w:rsidRPr="006E7146">
        <w:fldChar w:fldCharType="end"/>
      </w:r>
      <w:r w:rsidR="00B81078" w:rsidRPr="006E7146">
        <w:t xml:space="preserve"> </w:t>
      </w:r>
      <w:r w:rsidR="004C3ACB" w:rsidRPr="006E7146">
        <w:t xml:space="preserve">There is also </w:t>
      </w:r>
      <w:r w:rsidR="00296A88" w:rsidRPr="006E7146">
        <w:t>a large body of</w:t>
      </w:r>
      <w:r w:rsidR="004C3ACB" w:rsidRPr="006E7146">
        <w:t xml:space="preserve"> evidence that the </w:t>
      </w:r>
      <w:proofErr w:type="spellStart"/>
      <w:r w:rsidR="004C3ACB" w:rsidRPr="006E7146">
        <w:t>DOHaD</w:t>
      </w:r>
      <w:proofErr w:type="spellEnd"/>
      <w:r w:rsidR="004C3ACB" w:rsidRPr="006E7146">
        <w:t xml:space="preserve"> hypothesis has implications for understanding the earl</w:t>
      </w:r>
      <w:r w:rsidR="00993143" w:rsidRPr="006E7146">
        <w:t>y origins of mental health</w:t>
      </w:r>
      <w:r w:rsidR="006C6450" w:rsidRPr="006E7146">
        <w:t xml:space="preserve"> disorders</w:t>
      </w:r>
      <w:r w:rsidR="00C04799" w:rsidRPr="006E7146">
        <w:t>.</w:t>
      </w:r>
      <w:r w:rsidR="00296A88"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 </w:instrText>
      </w:r>
      <w:r w:rsidR="00105535"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DATA </w:instrText>
      </w:r>
      <w:r w:rsidR="00105535" w:rsidRPr="006E7146">
        <w:fldChar w:fldCharType="end"/>
      </w:r>
      <w:r w:rsidR="00296A88" w:rsidRPr="006E7146">
        <w:fldChar w:fldCharType="separate"/>
      </w:r>
      <w:r w:rsidR="002569BA" w:rsidRPr="006E7146">
        <w:rPr>
          <w:noProof/>
          <w:vertAlign w:val="superscript"/>
        </w:rPr>
        <w:t>3</w:t>
      </w:r>
      <w:r w:rsidR="00296A88" w:rsidRPr="006E7146">
        <w:fldChar w:fldCharType="end"/>
      </w:r>
      <w:r w:rsidR="00B9548B" w:rsidRPr="006E7146">
        <w:t xml:space="preserve"> </w:t>
      </w:r>
      <w:bookmarkStart w:id="2" w:name="_Hlk498358430"/>
      <w:r w:rsidR="00B9548B" w:rsidRPr="006E7146">
        <w:t>Poor f</w:t>
      </w:r>
      <w:r w:rsidR="00993143" w:rsidRPr="006E7146">
        <w:t xml:space="preserve">etal growth, which is </w:t>
      </w:r>
      <w:r w:rsidR="009C3F25" w:rsidRPr="006E7146">
        <w:t xml:space="preserve">commonly </w:t>
      </w:r>
      <w:r w:rsidR="00993143" w:rsidRPr="006E7146">
        <w:t xml:space="preserve">measured as </w:t>
      </w:r>
      <w:r w:rsidR="009C3F25" w:rsidRPr="006E7146">
        <w:t xml:space="preserve">birth weight, </w:t>
      </w:r>
      <w:r w:rsidR="00F77599" w:rsidRPr="006E7146">
        <w:t>gestational</w:t>
      </w:r>
      <w:r w:rsidR="009C3F25" w:rsidRPr="006E7146">
        <w:t xml:space="preserve"> age, or </w:t>
      </w:r>
      <w:r w:rsidR="00993143" w:rsidRPr="006E7146">
        <w:t xml:space="preserve">birth weight corrected for gestational age, </w:t>
      </w:r>
      <w:r w:rsidR="007F0991" w:rsidRPr="006E7146">
        <w:t>is associated with</w:t>
      </w:r>
      <w:r w:rsidR="00993143" w:rsidRPr="006E7146">
        <w:t xml:space="preserve"> increase</w:t>
      </w:r>
      <w:r w:rsidR="007F0991" w:rsidRPr="006E7146">
        <w:t>d</w:t>
      </w:r>
      <w:r w:rsidR="00993143" w:rsidRPr="006E7146">
        <w:t xml:space="preserve"> risk for</w:t>
      </w:r>
      <w:r w:rsidR="004264DB" w:rsidRPr="006E7146">
        <w:t xml:space="preserve"> a range of</w:t>
      </w:r>
      <w:r w:rsidR="00993143" w:rsidRPr="006E7146">
        <w:t xml:space="preserve"> later psychopatholog</w:t>
      </w:r>
      <w:r w:rsidR="004264DB" w:rsidRPr="006E7146">
        <w:t>ical disorders</w:t>
      </w:r>
      <w:r w:rsidR="009A6994" w:rsidRPr="006E7146">
        <w:t>, including; ADHD</w:t>
      </w:r>
      <w:r w:rsidR="009A6994" w:rsidRPr="006E7146">
        <w:fldChar w:fldCharType="begin">
          <w:fldData xml:space="preserve">PEVuZE5vdGU+PENpdGU+PEF1dGhvcj5CcmVzbGF1PC9BdXRob3I+PFllYXI+MTk5NTwvWWVhcj48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</w:fldData>
        </w:fldChar>
      </w:r>
      <w:r w:rsidR="00105535" w:rsidRPr="006E7146">
        <w:instrText xml:space="preserve"> ADDIN EN.CITE </w:instrText>
      </w:r>
      <w:r w:rsidR="00105535" w:rsidRPr="006E7146">
        <w:fldChar w:fldCharType="begin">
          <w:fldData xml:space="preserve">PEVuZE5vdGU+PENpdGU+PEF1dGhvcj5CcmVzbGF1PC9BdXRob3I+PFllYXI+MTk5NTwvWWVhcj48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</w:fldData>
        </w:fldChar>
      </w:r>
      <w:r w:rsidR="00105535" w:rsidRPr="006E7146">
        <w:instrText xml:space="preserve"> ADDIN EN.CITE.DATA </w:instrText>
      </w:r>
      <w:r w:rsidR="00105535" w:rsidRPr="006E7146">
        <w:fldChar w:fldCharType="end"/>
      </w:r>
      <w:r w:rsidR="009A6994" w:rsidRPr="006E7146">
        <w:fldChar w:fldCharType="separate"/>
      </w:r>
      <w:r w:rsidR="002569BA" w:rsidRPr="006E7146">
        <w:rPr>
          <w:noProof/>
          <w:vertAlign w:val="superscript"/>
        </w:rPr>
        <w:t>4,5</w:t>
      </w:r>
      <w:r w:rsidR="009A6994" w:rsidRPr="006E7146">
        <w:fldChar w:fldCharType="end"/>
      </w:r>
      <w:r w:rsidR="009A6994" w:rsidRPr="006E7146">
        <w:t xml:space="preserve"> psychosis</w:t>
      </w:r>
      <w:r w:rsidR="00C04799" w:rsidRPr="006E7146">
        <w:t>,</w:t>
      </w:r>
      <w:r w:rsidR="009A6994" w:rsidRPr="006E7146">
        <w:fldChar w:fldCharType="begin">
          <w:fldData xml:space="preserve">PEVuZE5vdGU+PENpdGU+PEF1dGhvcj5UaG9tYXM8L0F1dGhvcj48WWVhcj4yMDA5PC9ZZWFyPjxS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==
</w:fldData>
        </w:fldChar>
      </w:r>
      <w:r w:rsidR="002569BA" w:rsidRPr="006E7146">
        <w:instrText xml:space="preserve"> ADDIN EN.CITE </w:instrText>
      </w:r>
      <w:r w:rsidR="002569BA" w:rsidRPr="006E7146">
        <w:fldChar w:fldCharType="begin">
          <w:fldData xml:space="preserve">PEVuZE5vdGU+PENpdGU+PEF1dGhvcj5UaG9tYXM8L0F1dGhvcj48WWVhcj4yMDA5PC9ZZWFyPjxS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==
</w:fldData>
        </w:fldChar>
      </w:r>
      <w:r w:rsidR="002569BA" w:rsidRPr="006E7146">
        <w:instrText xml:space="preserve"> ADDIN EN.CITE.DATA </w:instrText>
      </w:r>
      <w:r w:rsidR="002569BA" w:rsidRPr="006E7146">
        <w:fldChar w:fldCharType="end"/>
      </w:r>
      <w:r w:rsidR="009A6994" w:rsidRPr="006E7146">
        <w:fldChar w:fldCharType="separate"/>
      </w:r>
      <w:r w:rsidR="002569BA" w:rsidRPr="006E7146">
        <w:rPr>
          <w:noProof/>
          <w:vertAlign w:val="superscript"/>
        </w:rPr>
        <w:t>6</w:t>
      </w:r>
      <w:r w:rsidR="009A6994" w:rsidRPr="006E7146">
        <w:fldChar w:fldCharType="end"/>
      </w:r>
      <w:r w:rsidR="009A6994" w:rsidRPr="006E7146">
        <w:t xml:space="preserve"> and substance disorders</w:t>
      </w:r>
      <w:r w:rsidR="00C04799" w:rsidRPr="006E7146">
        <w:t>.</w:t>
      </w:r>
      <w:r w:rsidR="0022092E" w:rsidRPr="006E7146">
        <w:fldChar w:fldCharType="begin">
          <w:fldData xml:space="preserve">PEVuZE5vdGU+PENpdGU+PEF1dGhvcj5BYmVsPC9BdXRob3I+PFllYXI+MjAxMDwvWWVhcj48UmVj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</w:fldData>
        </w:fldChar>
      </w:r>
      <w:r w:rsidR="002569BA" w:rsidRPr="006E7146">
        <w:instrText xml:space="preserve"> ADDIN EN.CITE </w:instrText>
      </w:r>
      <w:r w:rsidR="002569BA" w:rsidRPr="006E7146">
        <w:fldChar w:fldCharType="begin">
          <w:fldData xml:space="preserve">PEVuZE5vdGU+PENpdGU+PEF1dGhvcj5BYmVsPC9BdXRob3I+PFllYXI+MjAxMDwvWWVhcj48UmVj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</w:fldData>
        </w:fldChar>
      </w:r>
      <w:r w:rsidR="002569BA" w:rsidRPr="006E7146">
        <w:instrText xml:space="preserve"> ADDIN EN.CITE.DATA </w:instrText>
      </w:r>
      <w:r w:rsidR="002569BA" w:rsidRPr="006E7146">
        <w:fldChar w:fldCharType="end"/>
      </w:r>
      <w:r w:rsidR="0022092E" w:rsidRPr="006E7146">
        <w:fldChar w:fldCharType="separate"/>
      </w:r>
      <w:r w:rsidR="002569BA" w:rsidRPr="006E7146">
        <w:rPr>
          <w:noProof/>
          <w:vertAlign w:val="superscript"/>
        </w:rPr>
        <w:t>7</w:t>
      </w:r>
      <w:r w:rsidR="0022092E" w:rsidRPr="006E7146">
        <w:fldChar w:fldCharType="end"/>
      </w:r>
      <w:r w:rsidR="009A6994" w:rsidRPr="006E7146">
        <w:t xml:space="preserve"> </w:t>
      </w:r>
      <w:r w:rsidR="007F0991" w:rsidRPr="006E7146">
        <w:t xml:space="preserve">Such reports are from observational studies, and therefore it is difficult to draw conclusions regarding mechanisms and causality. </w:t>
      </w:r>
      <w:bookmarkStart w:id="3" w:name="_Hlk503337627"/>
      <w:r w:rsidR="007F0991" w:rsidRPr="006E7146">
        <w:t xml:space="preserve">For example, low fetal growth </w:t>
      </w:r>
      <w:r w:rsidR="00DE0A82" w:rsidRPr="006E7146">
        <w:t xml:space="preserve">may not directly mediate associations with later outcomes, but could instead be </w:t>
      </w:r>
      <w:r w:rsidR="007F0991" w:rsidRPr="006E7146">
        <w:t xml:space="preserve">a marker </w:t>
      </w:r>
      <w:r w:rsidR="00DE0A82" w:rsidRPr="006E7146">
        <w:t>of</w:t>
      </w:r>
      <w:r w:rsidR="007F0991" w:rsidRPr="006E7146">
        <w:t xml:space="preserve"> another </w:t>
      </w:r>
      <w:r w:rsidR="00DE0A82" w:rsidRPr="006E7146">
        <w:t>pathway</w:t>
      </w:r>
      <w:r w:rsidR="007F0991" w:rsidRPr="006E7146">
        <w:t xml:space="preserve"> </w:t>
      </w:r>
      <w:r w:rsidR="00D42272" w:rsidRPr="006E7146">
        <w:t>that</w:t>
      </w:r>
      <w:r w:rsidR="007F0991" w:rsidRPr="006E7146">
        <w:t xml:space="preserve"> mediates the association, such as glucocorticoid mechanisms. </w:t>
      </w:r>
      <w:bookmarkEnd w:id="3"/>
      <w:r w:rsidR="00CC024A" w:rsidRPr="006E7146">
        <w:t>Alternatively, LBW could directly reflect the risk, for example differences in neuronal maturation and connections.</w:t>
      </w:r>
      <w:bookmarkEnd w:id="2"/>
    </w:p>
    <w:p w14:paraId="0E7BFCBA" w14:textId="77777777" w:rsidR="00217DDB" w:rsidRPr="006E7146" w:rsidRDefault="00217DDB" w:rsidP="00217DDB">
      <w:pPr>
        <w:spacing w:line="480" w:lineRule="auto"/>
        <w:ind w:left="-567" w:right="-631"/>
        <w:jc w:val="both"/>
      </w:pPr>
    </w:p>
    <w:p w14:paraId="777AD189" w14:textId="0C747407" w:rsidR="00751E77" w:rsidRPr="006E7146" w:rsidRDefault="004A0333" w:rsidP="00751E77">
      <w:pPr>
        <w:spacing w:line="480" w:lineRule="auto"/>
        <w:ind w:left="-567" w:right="-631"/>
        <w:jc w:val="both"/>
      </w:pPr>
      <w:r w:rsidRPr="006E7146">
        <w:t>The possibility of a link between low birth weight and later depression has been extensively investigated. Several</w:t>
      </w:r>
      <w:r w:rsidR="00013CEA" w:rsidRPr="006E7146">
        <w:t xml:space="preserve"> studies have demonstrated a relationship between low birth weight and increased rates of depression</w:t>
      </w:r>
      <w:r w:rsidR="00DF2910" w:rsidRPr="006E7146">
        <w:fldChar w:fldCharType="begin">
          <w:fldData xml:space="preserve">PEVuZE5vdGU+PENpdGU+PEF1dGhvcj5XaWxlczwvQXV0aG9yPjxZZWFyPjIwMDU8L1llYXI+PFJl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</w:fldData>
        </w:fldChar>
      </w:r>
      <w:r w:rsidR="002569BA" w:rsidRPr="006E7146">
        <w:instrText xml:space="preserve"> ADDIN EN.CITE </w:instrText>
      </w:r>
      <w:r w:rsidR="002569BA" w:rsidRPr="006E7146">
        <w:fldChar w:fldCharType="begin">
          <w:fldData xml:space="preserve">PEVuZE5vdGU+PENpdGU+PEF1dGhvcj5XaWxlczwvQXV0aG9yPjxZZWFyPjIwMDU8L1llYXI+PFJl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</w:fldData>
        </w:fldChar>
      </w:r>
      <w:r w:rsidR="002569BA" w:rsidRPr="006E7146">
        <w:instrText xml:space="preserve"> ADDIN EN.CITE.DATA </w:instrText>
      </w:r>
      <w:r w:rsidR="002569BA" w:rsidRPr="006E7146">
        <w:fldChar w:fldCharType="end"/>
      </w:r>
      <w:r w:rsidR="00DF2910" w:rsidRPr="006E7146">
        <w:fldChar w:fldCharType="separate"/>
      </w:r>
      <w:r w:rsidR="002569BA" w:rsidRPr="006E7146">
        <w:rPr>
          <w:noProof/>
          <w:vertAlign w:val="superscript"/>
        </w:rPr>
        <w:t>8-10</w:t>
      </w:r>
      <w:r w:rsidR="00DF2910" w:rsidRPr="006E7146">
        <w:fldChar w:fldCharType="end"/>
      </w:r>
      <w:r w:rsidR="00DF2910" w:rsidRPr="006E7146">
        <w:t xml:space="preserve"> </w:t>
      </w:r>
      <w:r w:rsidR="00013CEA" w:rsidRPr="006E7146">
        <w:t xml:space="preserve">however </w:t>
      </w:r>
      <w:r w:rsidR="00C11229" w:rsidRPr="006E7146">
        <w:t>there have also been reports of</w:t>
      </w:r>
      <w:r w:rsidR="00DF2910" w:rsidRPr="006E7146">
        <w:t xml:space="preserve"> no association</w:t>
      </w:r>
      <w:r w:rsidR="00C04799" w:rsidRPr="006E7146">
        <w:t>.</w:t>
      </w:r>
      <w:r w:rsidR="00DF2910" w:rsidRPr="006E7146">
        <w:fldChar w:fldCharType="begin">
          <w:fldData xml:space="preserve">PEVuZE5vdGU+PENpdGU+PEF1dGhvcj5CZXJsZTwvQXV0aG9yPjxZZWFyPjIwMDY8L1llYXI+PFJl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</w:fldData>
        </w:fldChar>
      </w:r>
      <w:r w:rsidR="002569BA" w:rsidRPr="006E7146">
        <w:instrText xml:space="preserve"> ADDIN EN.CITE </w:instrText>
      </w:r>
      <w:r w:rsidR="002569BA" w:rsidRPr="006E7146">
        <w:fldChar w:fldCharType="begin">
          <w:fldData xml:space="preserve">PEVuZE5vdGU+PENpdGU+PEF1dGhvcj5CZXJsZTwvQXV0aG9yPjxZZWFyPjIwMDY8L1llYXI+PFJl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</w:fldData>
        </w:fldChar>
      </w:r>
      <w:r w:rsidR="002569BA" w:rsidRPr="006E7146">
        <w:instrText xml:space="preserve"> ADDIN EN.CITE.DATA </w:instrText>
      </w:r>
      <w:r w:rsidR="002569BA" w:rsidRPr="006E7146">
        <w:fldChar w:fldCharType="end"/>
      </w:r>
      <w:r w:rsidR="00DF2910" w:rsidRPr="006E7146">
        <w:fldChar w:fldCharType="separate"/>
      </w:r>
      <w:r w:rsidR="002569BA" w:rsidRPr="006E7146">
        <w:rPr>
          <w:noProof/>
          <w:vertAlign w:val="superscript"/>
        </w:rPr>
        <w:t>11-13</w:t>
      </w:r>
      <w:r w:rsidR="00DF2910" w:rsidRPr="006E7146">
        <w:fldChar w:fldCharType="end"/>
      </w:r>
      <w:r w:rsidR="00013CEA" w:rsidRPr="006E7146">
        <w:t xml:space="preserve"> A meta-analysis conducted in 2013 demonstrated a weak relationship between LBW and depression, </w:t>
      </w:r>
      <w:r w:rsidR="00984916" w:rsidRPr="006E7146">
        <w:t>but</w:t>
      </w:r>
      <w:r w:rsidR="00013CEA" w:rsidRPr="006E7146">
        <w:t xml:space="preserve"> effects diminished when publication bias was controlled for</w:t>
      </w:r>
      <w:r w:rsidR="00C04799" w:rsidRPr="006E7146">
        <w:t>.</w:t>
      </w:r>
      <w:r w:rsidR="009B4F4F" w:rsidRPr="006E7146">
        <w:fldChar w:fldCharType="begin"/>
      </w:r>
      <w:r w:rsidR="002569BA" w:rsidRPr="006E7146">
        <w:instrText xml:space="preserve"> ADDIN EN.CITE &lt;EndNote&gt;&lt;Cite&gt;&lt;Author&gt;Wojcik&lt;/Author&gt;&lt;Year&gt;2013&lt;/Year&gt;&lt;RecNum&gt;2373&lt;/RecNum&gt;&lt;DisplayText&gt;&lt;style face="superscript"&gt;14&lt;/style&gt;&lt;/DisplayText&gt;&lt;record&gt;&lt;rec-number&gt;2373&lt;/rec-number&gt;&lt;foreign-keys&gt;&lt;key app="EN" db-id="zap2pd0xqdpssxew0vo5dtz7s0xawtve5wx2" timestamp="1496405048"&gt;2373&lt;/key&gt;&lt;/foreign-keys&gt;&lt;ref-type name="Journal Article"&gt;17&lt;/ref-type&gt;&lt;contributors&gt;&lt;authors&gt;&lt;author&gt;Wojcik, W.&lt;/author&gt;&lt;author&gt;Lee, W.&lt;/author&gt;&lt;author&gt;Colman, I.&lt;/author&gt;&lt;author&gt;Hardy, R.&lt;/author&gt;&lt;author&gt;Hotopf, M.&lt;/author&gt;&lt;/authors&gt;&lt;/contributors&gt;&lt;auth-address&gt;Department of Psychological Medicine, Institute of Psychiatry, King&amp;apos;s College London, UK. wojtek.wojcik@kcl.ac.uk&lt;/auth-address&gt;&lt;titles&gt;&lt;title&gt;Foetal origins of depression? A systematic review and meta-analysis of low birth weight and later depression&lt;/title&gt;&lt;secondary-title&gt;Psychol Med&lt;/secondary-title&gt;&lt;/titles&gt;&lt;periodical&gt;&lt;full-title&gt;Psychol Med&lt;/full-title&gt;&lt;/periodical&gt;&lt;pages&gt;1-12&lt;/pages&gt;&lt;volume&gt;43&lt;/volume&gt;&lt;number&gt;1&lt;/number&gt;&lt;keywords&gt;&lt;keyword&gt;Adult&lt;/keyword&gt;&lt;keyword&gt;Depressive Disorder/*etiology&lt;/keyword&gt;&lt;keyword&gt;Humans&lt;/keyword&gt;&lt;keyword&gt;Infant, Low Birth Weight/*psychology&lt;/keyword&gt;&lt;keyword&gt;Infant, Newborn&lt;/keyword&gt;&lt;keyword&gt;Stress, Psychological/*etiology&lt;/keyword&gt;&lt;/keywords&gt;&lt;dates&gt;&lt;year&gt;2013&lt;/year&gt;&lt;pub-dates&gt;&lt;date&gt;Jan&lt;/date&gt;&lt;/pub-dates&gt;&lt;/dates&gt;&lt;isbn&gt;1469-8978 (Electronic)&amp;#xD;0033-2917 (Linking)&lt;/isbn&gt;&lt;accession-num&gt;22717127&lt;/accession-num&gt;&lt;urls&gt;&lt;related-urls&gt;&lt;url&gt;https://www.ncbi.nlm.nih.gov/pubmed/22717127&lt;/url&gt;&lt;/related-urls&gt;&lt;/urls&gt;&lt;custom2&gt;PMC3521225&lt;/custom2&gt;&lt;electronic-resource-num&gt;10.1017/S0033291712000682&lt;/electronic-resource-num&gt;&lt;/record&gt;&lt;/Cite&gt;&lt;/EndNote&gt;</w:instrText>
      </w:r>
      <w:r w:rsidR="009B4F4F" w:rsidRPr="006E7146">
        <w:fldChar w:fldCharType="separate"/>
      </w:r>
      <w:r w:rsidR="002569BA" w:rsidRPr="006E7146">
        <w:rPr>
          <w:noProof/>
          <w:vertAlign w:val="superscript"/>
        </w:rPr>
        <w:t>14</w:t>
      </w:r>
      <w:r w:rsidR="009B4F4F" w:rsidRPr="006E7146">
        <w:fldChar w:fldCharType="end"/>
      </w:r>
      <w:r w:rsidR="00013CEA" w:rsidRPr="006E7146">
        <w:t xml:space="preserve"> </w:t>
      </w:r>
      <w:r w:rsidR="00984916" w:rsidRPr="006E7146">
        <w:t xml:space="preserve">One </w:t>
      </w:r>
      <w:r w:rsidR="00B81078" w:rsidRPr="006E7146">
        <w:t xml:space="preserve">possible </w:t>
      </w:r>
      <w:r w:rsidR="00984916" w:rsidRPr="006E7146">
        <w:t xml:space="preserve">explanation is differential effects by sex. </w:t>
      </w:r>
      <w:r w:rsidR="007D5265" w:rsidRPr="006E7146">
        <w:t xml:space="preserve">For example, two large population cohorts have demonstrated significant interactions between the sex of the child and </w:t>
      </w:r>
      <w:r w:rsidR="004337E8" w:rsidRPr="006E7146">
        <w:t>LBW</w:t>
      </w:r>
      <w:r w:rsidR="007D5265" w:rsidRPr="006E7146">
        <w:t xml:space="preserve"> in the prediction of adolescent depression; in each case </w:t>
      </w:r>
      <w:r w:rsidR="004337E8" w:rsidRPr="006E7146">
        <w:t>LBW</w:t>
      </w:r>
      <w:r w:rsidR="007D5265" w:rsidRPr="006E7146">
        <w:t xml:space="preserve"> was associated wi</w:t>
      </w:r>
      <w:r w:rsidR="008F1861" w:rsidRPr="006E7146">
        <w:t>th greater depressive symptoms i</w:t>
      </w:r>
      <w:r w:rsidR="007D5265" w:rsidRPr="006E7146">
        <w:t>n females only</w:t>
      </w:r>
      <w:r w:rsidR="00C04799" w:rsidRPr="006E7146">
        <w:t>.</w:t>
      </w:r>
      <w:r w:rsidR="007D5265" w:rsidRPr="006E7146">
        <w:fldChar w:fldCharType="begin">
          <w:fldData xml:space="preserve">PEVuZE5vdGU+PENpdGU+PEF1dGhvcj5Db3N0ZWxsbzwvQXV0aG9yPjxZZWFyPjIwMDc8L1llYXI+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</w:fldData>
        </w:fldChar>
      </w:r>
      <w:r w:rsidR="00105535" w:rsidRPr="006E7146">
        <w:instrText xml:space="preserve"> ADDIN EN.CITE </w:instrText>
      </w:r>
      <w:r w:rsidR="00105535" w:rsidRPr="006E7146">
        <w:fldChar w:fldCharType="begin">
          <w:fldData xml:space="preserve">PEVuZE5vdGU+PENpdGU+PEF1dGhvcj5Db3N0ZWxsbzwvQXV0aG9yPjxZZWFyPjIwMDc8L1llYXI+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</w:fldData>
        </w:fldChar>
      </w:r>
      <w:r w:rsidR="00105535" w:rsidRPr="006E7146">
        <w:instrText xml:space="preserve"> ADDIN EN.CITE.DATA </w:instrText>
      </w:r>
      <w:r w:rsidR="00105535" w:rsidRPr="006E7146">
        <w:fldChar w:fldCharType="end"/>
      </w:r>
      <w:r w:rsidR="007D5265" w:rsidRPr="006E7146">
        <w:fldChar w:fldCharType="separate"/>
      </w:r>
      <w:r w:rsidR="002569BA" w:rsidRPr="006E7146">
        <w:rPr>
          <w:noProof/>
          <w:vertAlign w:val="superscript"/>
        </w:rPr>
        <w:t>15,16</w:t>
      </w:r>
      <w:r w:rsidR="007D5265" w:rsidRPr="006E7146">
        <w:fldChar w:fldCharType="end"/>
      </w:r>
      <w:r w:rsidR="007D5265" w:rsidRPr="006E7146">
        <w:t xml:space="preserve"> </w:t>
      </w:r>
      <w:r w:rsidR="00751E77" w:rsidRPr="006E7146">
        <w:t xml:space="preserve">These findings compliment an emerging body of literature, which suggests </w:t>
      </w:r>
      <w:r w:rsidR="00751E77" w:rsidRPr="006E7146">
        <w:lastRenderedPageBreak/>
        <w:t>that, more broadly, prenatal risks for offspring psychopathology may be sex-dependent, and that risks for affective outcomes are specific to females. For example, exposure to maternal prenatal anxiety is associated with a flattened diurnal</w:t>
      </w:r>
      <w:r w:rsidR="00804CA7" w:rsidRPr="006E7146">
        <w:t xml:space="preserve"> cortisol</w:t>
      </w:r>
      <w:r w:rsidR="00751E77" w:rsidRPr="006E7146">
        <w:t xml:space="preserve"> profile and depressive symptoms in female adolescents</w:t>
      </w:r>
      <w:r w:rsidR="00C04799" w:rsidRPr="006E7146">
        <w:t>,</w:t>
      </w:r>
      <w:r w:rsidR="00751E77" w:rsidRPr="006E7146">
        <w:fldChar w:fldCharType="begin">
          <w:fldData xml:space="preserve">PEVuZE5vdGU+PENpdGU+PEF1dGhvcj5WYW4gZGVuIEJlcmdoPC9BdXRob3I+PFllYXI+MjAwODwv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L3BlcmlvZGljYWw+PHBhZ2VzPjUzNi00NTwvcGFnZXM+PHZvbHVtZT4zMzwvdm9sdW1l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</w:fldData>
        </w:fldChar>
      </w:r>
      <w:r w:rsidR="002569BA" w:rsidRPr="006E7146">
        <w:instrText xml:space="preserve"> ADDIN EN.CITE </w:instrText>
      </w:r>
      <w:r w:rsidR="002569BA" w:rsidRPr="006E7146">
        <w:fldChar w:fldCharType="begin">
          <w:fldData xml:space="preserve">PEVuZE5vdGU+PENpdGU+PEF1dGhvcj5WYW4gZGVuIEJlcmdoPC9BdXRob3I+PFllYXI+MjAwODwv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L3BlcmlvZGljYWw+PHBhZ2VzPjUzNi00NTwvcGFnZXM+PHZvbHVtZT4zMzwvdm9sdW1l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</w:fldData>
        </w:fldChar>
      </w:r>
      <w:r w:rsidR="002569BA" w:rsidRPr="006E7146">
        <w:instrText xml:space="preserve"> ADDIN EN.CITE.DATA </w:instrText>
      </w:r>
      <w:r w:rsidR="002569BA" w:rsidRPr="006E7146">
        <w:fldChar w:fldCharType="end"/>
      </w:r>
      <w:r w:rsidR="00751E77" w:rsidRPr="006E7146">
        <w:fldChar w:fldCharType="separate"/>
      </w:r>
      <w:r w:rsidR="002569BA" w:rsidRPr="006E7146">
        <w:rPr>
          <w:noProof/>
          <w:vertAlign w:val="superscript"/>
        </w:rPr>
        <w:t>17</w:t>
      </w:r>
      <w:r w:rsidR="00751E77" w:rsidRPr="006E7146">
        <w:fldChar w:fldCharType="end"/>
      </w:r>
      <w:r w:rsidR="00751E77" w:rsidRPr="006E7146">
        <w:t xml:space="preserve"> and maternal prenatal depression has been shown to specifically predict adolescent depression in females in a very large population cohort</w:t>
      </w:r>
      <w:r w:rsidR="00602DE6" w:rsidRPr="006E7146">
        <w:t>.</w:t>
      </w:r>
      <w:r w:rsidR="00751E77" w:rsidRPr="006E7146">
        <w:fldChar w:fldCharType="begin">
          <w:fldData xml:space="preserve">PEVuZE5vdGU+PENpdGU+PEF1dGhvcj5RdWFyaW5pPC9BdXRob3I+PFllYXI+MjAxNjwvWWVhcj48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</w:fldData>
        </w:fldChar>
      </w:r>
      <w:r w:rsidR="00105535" w:rsidRPr="006E7146">
        <w:instrText xml:space="preserve"> ADDIN EN.CITE </w:instrText>
      </w:r>
      <w:r w:rsidR="00105535" w:rsidRPr="006E7146">
        <w:fldChar w:fldCharType="begin">
          <w:fldData xml:space="preserve">PEVuZE5vdGU+PENpdGU+PEF1dGhvcj5RdWFyaW5pPC9BdXRob3I+PFllYXI+MjAxNjwvWWVhcj48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</w:fldData>
        </w:fldChar>
      </w:r>
      <w:r w:rsidR="00105535" w:rsidRPr="006E7146">
        <w:instrText xml:space="preserve"> ADDIN EN.CITE.DATA </w:instrText>
      </w:r>
      <w:r w:rsidR="00105535" w:rsidRPr="006E7146">
        <w:fldChar w:fldCharType="end"/>
      </w:r>
      <w:r w:rsidR="00751E77" w:rsidRPr="006E7146">
        <w:fldChar w:fldCharType="separate"/>
      </w:r>
      <w:r w:rsidR="002569BA" w:rsidRPr="006E7146">
        <w:rPr>
          <w:noProof/>
          <w:vertAlign w:val="superscript"/>
        </w:rPr>
        <w:t>18</w:t>
      </w:r>
      <w:r w:rsidR="00751E77" w:rsidRPr="006E7146">
        <w:fldChar w:fldCharType="end"/>
      </w:r>
      <w:r w:rsidR="00751E77" w:rsidRPr="006E7146">
        <w:t xml:space="preserve"> Similarly, exposure to high levels of maternal prenatal cortisol is associated with a more fearful temperament in childhood</w:t>
      </w:r>
      <w:r w:rsidR="00C04799" w:rsidRPr="006E7146">
        <w:t>,</w:t>
      </w:r>
      <w:r w:rsidR="00751E77" w:rsidRPr="006E7146">
        <w:fldChar w:fldCharType="begin">
          <w:fldData xml:space="preserve">PEVuZE5vdGU+PENpdGU+PEF1dGhvcj5TYW5kbWFuPC9BdXRob3I+PFllYXI+MjAxMzwvWWVhcj48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==
</w:fldData>
        </w:fldChar>
      </w:r>
      <w:r w:rsidR="00105535" w:rsidRPr="006E7146">
        <w:instrText xml:space="preserve"> ADDIN EN.CITE </w:instrText>
      </w:r>
      <w:r w:rsidR="00105535" w:rsidRPr="006E7146">
        <w:fldChar w:fldCharType="begin">
          <w:fldData xml:space="preserve">PEVuZE5vdGU+PENpdGU+PEF1dGhvcj5TYW5kbWFuPC9BdXRob3I+PFllYXI+MjAxMzwvWWVhcj48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==
</w:fldData>
        </w:fldChar>
      </w:r>
      <w:r w:rsidR="00105535" w:rsidRPr="006E7146">
        <w:instrText xml:space="preserve"> ADDIN EN.CITE.DATA </w:instrText>
      </w:r>
      <w:r w:rsidR="00105535" w:rsidRPr="006E7146">
        <w:fldChar w:fldCharType="end"/>
      </w:r>
      <w:r w:rsidR="00751E77" w:rsidRPr="006E7146">
        <w:fldChar w:fldCharType="separate"/>
      </w:r>
      <w:r w:rsidR="002569BA" w:rsidRPr="006E7146">
        <w:rPr>
          <w:noProof/>
          <w:vertAlign w:val="superscript"/>
        </w:rPr>
        <w:t>19</w:t>
      </w:r>
      <w:r w:rsidR="00751E77" w:rsidRPr="006E7146">
        <w:fldChar w:fldCharType="end"/>
      </w:r>
      <w:r w:rsidR="00751E77" w:rsidRPr="006E7146">
        <w:t xml:space="preserve"> increased amygdala volume</w:t>
      </w:r>
      <w:r w:rsidR="00602DE6" w:rsidRPr="006E7146">
        <w:t>,</w:t>
      </w:r>
      <w:r w:rsidR="00751E77" w:rsidRPr="006E7146">
        <w:t xml:space="preserve"> and affective problems</w:t>
      </w:r>
      <w:r w:rsidR="00751E77" w:rsidRPr="006E7146">
        <w:fldChar w:fldCharType="begin">
          <w:fldData xml:space="preserve">PEVuZE5vdGU+PENpdGU+PEF1dGhvcj5CdXNzPC9BdXRob3I+PFllYXI+MjAxMjwvWWVhcj48UmVj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</w:fldData>
        </w:fldChar>
      </w:r>
      <w:r w:rsidR="00105535" w:rsidRPr="006E7146">
        <w:instrText xml:space="preserve"> ADDIN EN.CITE </w:instrText>
      </w:r>
      <w:r w:rsidR="00105535" w:rsidRPr="006E7146">
        <w:fldChar w:fldCharType="begin">
          <w:fldData xml:space="preserve">PEVuZE5vdGU+PENpdGU+PEF1dGhvcj5CdXNzPC9BdXRob3I+PFllYXI+MjAxMjwvWWVhcj48UmVj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</w:fldData>
        </w:fldChar>
      </w:r>
      <w:r w:rsidR="00105535" w:rsidRPr="006E7146">
        <w:instrText xml:space="preserve"> ADDIN EN.CITE.DATA </w:instrText>
      </w:r>
      <w:r w:rsidR="00105535" w:rsidRPr="006E7146">
        <w:fldChar w:fldCharType="end"/>
      </w:r>
      <w:r w:rsidR="00751E77" w:rsidRPr="006E7146">
        <w:fldChar w:fldCharType="separate"/>
      </w:r>
      <w:r w:rsidR="002569BA" w:rsidRPr="006E7146">
        <w:rPr>
          <w:noProof/>
          <w:vertAlign w:val="superscript"/>
        </w:rPr>
        <w:t>20</w:t>
      </w:r>
      <w:r w:rsidR="00751E77" w:rsidRPr="006E7146">
        <w:fldChar w:fldCharType="end"/>
      </w:r>
      <w:r w:rsidR="00751E77" w:rsidRPr="006E7146">
        <w:t xml:space="preserve"> in females only. </w:t>
      </w:r>
    </w:p>
    <w:p w14:paraId="6B029915" w14:textId="77777777" w:rsidR="00751E77" w:rsidRPr="006E7146" w:rsidRDefault="00751E77" w:rsidP="00751E77">
      <w:pPr>
        <w:spacing w:line="480" w:lineRule="auto"/>
        <w:ind w:left="-567" w:right="-631"/>
        <w:jc w:val="both"/>
      </w:pPr>
    </w:p>
    <w:p w14:paraId="5DB79A63" w14:textId="1BD1189D" w:rsidR="00751E77" w:rsidRPr="006E7146" w:rsidRDefault="00751E77" w:rsidP="00751E77">
      <w:pPr>
        <w:spacing w:line="480" w:lineRule="auto"/>
        <w:ind w:left="-567" w:right="-631"/>
        <w:jc w:val="both"/>
      </w:pPr>
      <w:r w:rsidRPr="006E7146">
        <w:t xml:space="preserve">While these studies report effects in females but not in males, sex dependent effects may also arise from effects in males in the opposite direction from those in females. We have previously reported that </w:t>
      </w:r>
      <w:r w:rsidR="004337E8" w:rsidRPr="006E7146">
        <w:t>LBW</w:t>
      </w:r>
      <w:r w:rsidRPr="006E7146">
        <w:t xml:space="preserve"> predicted increased vagal reactivity at 29 weeks in girls but decreased vagal reactivity in boys</w:t>
      </w:r>
      <w:r w:rsidR="00C04799" w:rsidRPr="006E7146">
        <w:t>,</w:t>
      </w:r>
      <w:r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 </w:instrText>
      </w:r>
      <w:r w:rsidR="00105535"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DATA </w:instrText>
      </w:r>
      <w:r w:rsidR="00105535" w:rsidRPr="006E7146">
        <w:fldChar w:fldCharType="end"/>
      </w:r>
      <w:r w:rsidRPr="006E7146">
        <w:fldChar w:fldCharType="separate"/>
      </w:r>
      <w:r w:rsidR="002569BA" w:rsidRPr="006E7146">
        <w:rPr>
          <w:noProof/>
          <w:vertAlign w:val="superscript"/>
        </w:rPr>
        <w:t>21</w:t>
      </w:r>
      <w:r w:rsidRPr="006E7146">
        <w:fldChar w:fldCharType="end"/>
      </w:r>
      <w:r w:rsidRPr="006E7146">
        <w:t xml:space="preserve"> and that elevated vagal reactivity predicted increasing oppositional defiant disorder (ODD) symptoms</w:t>
      </w:r>
      <w:r w:rsidR="00B230B9" w:rsidRPr="006E7146">
        <w:t xml:space="preserve"> up to age 5 years in girls, but decreasing in </w:t>
      </w:r>
      <w:r w:rsidR="00334838" w:rsidRPr="006E7146">
        <w:t>boys</w:t>
      </w:r>
      <w:r w:rsidR="00C04799" w:rsidRPr="006E7146">
        <w:t>.</w:t>
      </w:r>
      <w:r w:rsidR="00B230B9"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002569BA" w:rsidRPr="006E7146">
        <w:instrText xml:space="preserve"> ADDIN EN.CITE </w:instrText>
      </w:r>
      <w:r w:rsidR="002569BA"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002569BA" w:rsidRPr="006E7146">
        <w:instrText xml:space="preserve"> ADDIN EN.CITE.DATA </w:instrText>
      </w:r>
      <w:r w:rsidR="002569BA" w:rsidRPr="006E7146">
        <w:fldChar w:fldCharType="end"/>
      </w:r>
      <w:r w:rsidR="00B230B9" w:rsidRPr="006E7146">
        <w:fldChar w:fldCharType="separate"/>
      </w:r>
      <w:r w:rsidR="002569BA" w:rsidRPr="006E7146">
        <w:rPr>
          <w:noProof/>
          <w:vertAlign w:val="superscript"/>
        </w:rPr>
        <w:t>22</w:t>
      </w:r>
      <w:r w:rsidR="00B230B9" w:rsidRPr="006E7146">
        <w:fldChar w:fldCharType="end"/>
      </w:r>
      <w:r w:rsidR="00B230B9" w:rsidRPr="006E7146">
        <w:t xml:space="preserve"> ODD symptoms in children predict later depression in girls but later conduct problems in boys</w:t>
      </w:r>
      <w:r w:rsidR="00C04799" w:rsidRPr="006E7146">
        <w:t>,</w:t>
      </w:r>
      <w:r w:rsidR="00B230B9" w:rsidRPr="006E7146">
        <w:fldChar w:fldCharType="begin">
          <w:fldData xml:space="preserve">PEVuZE5vdGU+PENpdGU+PEF1dGhvcj5WaWRhbC1SaWJhczwvQXV0aG9yPjxZZWFyPjIwMTY8L1ll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C9wZXJpb2RpY2FsPjxwYWdlcz4zNjUtNzM8L3BhZ2Vz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=
</w:fldData>
        </w:fldChar>
      </w:r>
      <w:r w:rsidR="00105535" w:rsidRPr="006E7146">
        <w:instrText xml:space="preserve"> ADDIN EN.CITE </w:instrText>
      </w:r>
      <w:r w:rsidR="00105535" w:rsidRPr="006E7146">
        <w:fldChar w:fldCharType="begin">
          <w:fldData xml:space="preserve">PEVuZE5vdGU+PENpdGU+PEF1dGhvcj5WaWRhbC1SaWJhczwvQXV0aG9yPjxZZWFyPjIwMTY8L1ll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C9wZXJpb2RpY2FsPjxwYWdlcz4zNjUtNzM8L3BhZ2Vz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=
</w:fldData>
        </w:fldChar>
      </w:r>
      <w:r w:rsidR="00105535" w:rsidRPr="006E7146">
        <w:instrText xml:space="preserve"> ADDIN EN.CITE.DATA </w:instrText>
      </w:r>
      <w:r w:rsidR="00105535" w:rsidRPr="006E7146">
        <w:fldChar w:fldCharType="end"/>
      </w:r>
      <w:r w:rsidR="00B230B9" w:rsidRPr="006E7146">
        <w:fldChar w:fldCharType="separate"/>
      </w:r>
      <w:r w:rsidR="002569BA" w:rsidRPr="006E7146">
        <w:rPr>
          <w:noProof/>
          <w:vertAlign w:val="superscript"/>
        </w:rPr>
        <w:t>23,24</w:t>
      </w:r>
      <w:r w:rsidR="00B230B9" w:rsidRPr="006E7146">
        <w:fldChar w:fldCharType="end"/>
      </w:r>
      <w:r w:rsidR="00B230B9" w:rsidRPr="006E7146">
        <w:t xml:space="preserve"> and so these associations may reflect different autonomic mechanisms linking </w:t>
      </w:r>
      <w:r w:rsidR="004337E8" w:rsidRPr="006E7146">
        <w:t>LBW</w:t>
      </w:r>
      <w:r w:rsidR="00B230B9" w:rsidRPr="006E7146">
        <w:t xml:space="preserve"> to different adolescent outcomes in males and females. Effects of </w:t>
      </w:r>
      <w:r w:rsidR="004337E8" w:rsidRPr="006E7146">
        <w:t>LBW</w:t>
      </w:r>
      <w:r w:rsidR="00B230B9" w:rsidRPr="006E7146">
        <w:t xml:space="preserve"> </w:t>
      </w:r>
      <w:r w:rsidR="00FA6B04" w:rsidRPr="006E7146">
        <w:t>may</w:t>
      </w:r>
      <w:r w:rsidR="00B230B9" w:rsidRPr="006E7146">
        <w:t xml:space="preserve"> reflect glucocorticoid </w:t>
      </w:r>
      <w:r w:rsidR="00535DE3" w:rsidRPr="006E7146">
        <w:t>mechanisms</w:t>
      </w:r>
      <w:r w:rsidR="008F1861" w:rsidRPr="006E7146">
        <w:t>.</w:t>
      </w:r>
      <w:r w:rsidR="00535DE3" w:rsidRPr="006E7146">
        <w:t xml:space="preserve"> In animal studies both prenatal stress and low birth weight are associated with elevated fetal exposure to maternal glucocorticoids. Consequently,</w:t>
      </w:r>
      <w:r w:rsidR="004D34C6" w:rsidRPr="006E7146">
        <w:t xml:space="preserve"> glucocorticoid receptor expression in the hippocampus</w:t>
      </w:r>
      <w:r w:rsidR="003B1456" w:rsidRPr="006E7146">
        <w:t xml:space="preserve"> and hypothalamus</w:t>
      </w:r>
      <w:r w:rsidR="004D34C6" w:rsidRPr="006E7146">
        <w:t xml:space="preserve"> is decreased, which results in impaired feedback regulation of the HPA axis</w:t>
      </w:r>
      <w:r w:rsidR="00C04799" w:rsidRPr="006E7146">
        <w:t>.</w:t>
      </w:r>
      <w:r w:rsidR="004D34C6" w:rsidRPr="006E7146">
        <w:fldChar w:fldCharType="begin"/>
      </w:r>
      <w:r w:rsidR="002569BA" w:rsidRPr="006E7146">
        <w:instrText xml:space="preserve"> ADDIN EN.CITE &lt;EndNote&gt;&lt;Cite&gt;&lt;Author&gt;Seckl&lt;/Author&gt;&lt;Year&gt;2008&lt;/Year&gt;&lt;RecNum&gt;2553&lt;/RecNum&gt;&lt;DisplayText&gt;&lt;style face="superscript"&gt;25&lt;/style&gt;&lt;/DisplayText&gt;&lt;record&gt;&lt;rec-number&gt;2553&lt;/rec-number&gt;&lt;foreign-keys&gt;&lt;key app="EN" db-id="zap2pd0xqdpssxew0vo5dtz7s0xawtve5wx2" timestamp="1501697255"&gt;2553&lt;/key&gt;&lt;/foreign-keys&gt;&lt;ref-type name="Journal Article"&gt;17&lt;/ref-type&gt;&lt;contributors&gt;&lt;authors&gt;&lt;author&gt;Seckl, J. R.&lt;/author&gt;&lt;/authors&gt;&lt;/contributors&gt;&lt;auth-address&gt;Endocrinology Unit, Centre for Cardiovascular Science, Queen&amp;apos;s Medical Research Institute, Edinburgh, UK. J.Seckl@ed.ac.uk&lt;/auth-address&gt;&lt;titles&gt;&lt;title&gt;Glucocorticoids, developmental &amp;apos;programming&amp;apos; and the risk of affective dysfunction&lt;/title&gt;&lt;secondary-title&gt;Prog Brain Res&lt;/secondary-title&gt;&lt;alt-title&gt;Progress in brain research&lt;/alt-title&gt;&lt;/titles&gt;&lt;periodical&gt;&lt;full-title&gt;Prog Brain Res&lt;/full-title&gt;&lt;/periodical&gt;&lt;pages&gt;17-34&lt;/pages&gt;&lt;volume&gt;167&lt;/volume&gt;&lt;edition&gt;2007/11/27&lt;/edition&gt;&lt;keywords&gt;&lt;keyword&gt;Animals&lt;/keyword&gt;&lt;keyword&gt;Behavior/physiology&lt;/keyword&gt;&lt;keyword&gt;Brain/growth &amp;amp; development/physiopathology&lt;/keyword&gt;&lt;keyword&gt;Brain Diseases/*physiopathology&lt;/keyword&gt;&lt;keyword&gt;Glucocorticoids/*physiology&lt;/keyword&gt;&lt;keyword&gt;Humans&lt;/keyword&gt;&lt;keyword&gt;Mood Disorders/*physiopathology&lt;/keyword&gt;&lt;/keywords&gt;&lt;dates&gt;&lt;year&gt;2008&lt;/year&gt;&lt;/dates&gt;&lt;isbn&gt;0079-6123 (Print)&amp;#xD;0079-6123 (Linking)&lt;/isbn&gt;&lt;accession-num&gt;18037004&lt;/accession-num&gt;&lt;work-type&gt;Research Support, Non-U.S. Gov&amp;apos;t&amp;#xD;Review&lt;/work-type&gt;&lt;urls&gt;&lt;related-urls&gt;&lt;url&gt;http://www.ncbi.nlm.nih.gov/pubmed/18037004&lt;/url&gt;&lt;/related-urls&gt;&lt;/urls&gt;&lt;electronic-resource-num&gt;10.1016/S0079-6123(07)67002-2&lt;/electronic-resource-num&gt;&lt;/record&gt;&lt;/Cite&gt;&lt;/EndNote&gt;</w:instrText>
      </w:r>
      <w:r w:rsidR="004D34C6" w:rsidRPr="006E7146">
        <w:fldChar w:fldCharType="separate"/>
      </w:r>
      <w:r w:rsidR="002569BA" w:rsidRPr="006E7146">
        <w:rPr>
          <w:noProof/>
          <w:vertAlign w:val="superscript"/>
        </w:rPr>
        <w:t>25</w:t>
      </w:r>
      <w:r w:rsidR="004D34C6" w:rsidRPr="006E7146">
        <w:fldChar w:fldCharType="end"/>
      </w:r>
      <w:r w:rsidR="008A0536" w:rsidRPr="006E7146">
        <w:t xml:space="preserve"> </w:t>
      </w:r>
      <w:r w:rsidR="004D34C6" w:rsidRPr="006E7146">
        <w:t>W</w:t>
      </w:r>
      <w:r w:rsidR="00B230B9" w:rsidRPr="006E7146">
        <w:t>e have recently reported opposite effects in females and males of maternal cortisol in pregnancy on infant temperament</w:t>
      </w:r>
      <w:r w:rsidR="00F26808" w:rsidRPr="006E7146">
        <w:t xml:space="preserve"> in two independent samples</w:t>
      </w:r>
      <w:r w:rsidR="00B230B9" w:rsidRPr="006E7146">
        <w:t>. High cortisol was associated with increased negative emotionality in female infants, and decreased negative emotionality in male infants</w:t>
      </w:r>
      <w:r w:rsidR="00C04799" w:rsidRPr="006E7146">
        <w:t>.</w:t>
      </w:r>
      <w:r w:rsidR="002B713E" w:rsidRPr="006E7146">
        <w:fldChar w:fldCharType="begin">
          <w:fldData xml:space="preserve">PEVuZE5vdGU+PENpdGU+PEF1dGhvcj5CcmFpdGh3YWl0ZTwvQXV0aG9yPjxZZWFyPjIwMTc8L1ll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</w:fldData>
        </w:fldChar>
      </w:r>
      <w:r w:rsidR="002569BA" w:rsidRPr="006E7146">
        <w:instrText xml:space="preserve"> ADDIN EN.CITE </w:instrText>
      </w:r>
      <w:r w:rsidR="002569BA" w:rsidRPr="006E7146">
        <w:fldChar w:fldCharType="begin">
          <w:fldData xml:space="preserve">PEVuZE5vdGU+PENpdGU+PEF1dGhvcj5CcmFpdGh3YWl0ZTwvQXV0aG9yPjxZZWFyPjIwMTc8L1ll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</w:fldData>
        </w:fldChar>
      </w:r>
      <w:r w:rsidR="002569BA" w:rsidRPr="006E7146">
        <w:instrText xml:space="preserve"> ADDIN EN.CITE.DATA </w:instrText>
      </w:r>
      <w:r w:rsidR="002569BA" w:rsidRPr="006E7146">
        <w:fldChar w:fldCharType="end"/>
      </w:r>
      <w:r w:rsidR="002B713E" w:rsidRPr="006E7146">
        <w:fldChar w:fldCharType="separate"/>
      </w:r>
      <w:r w:rsidR="002569BA" w:rsidRPr="006E7146">
        <w:rPr>
          <w:noProof/>
          <w:vertAlign w:val="superscript"/>
        </w:rPr>
        <w:t>26</w:t>
      </w:r>
      <w:r w:rsidR="002B713E" w:rsidRPr="006E7146">
        <w:fldChar w:fldCharType="end"/>
      </w:r>
      <w:r w:rsidR="004337E8" w:rsidRPr="006E7146">
        <w:rPr>
          <w:vertAlign w:val="superscript"/>
        </w:rPr>
        <w:t>,</w:t>
      </w:r>
      <w:r w:rsidR="004337E8" w:rsidRPr="006E7146">
        <w:fldChar w:fldCharType="begin">
          <w:fldData xml:space="preserve">PEVuZE5vdGU+PENpdGU+PEF1dGhvcj5CcmFpdGh3YWl0ZTwvQXV0aG9yPjxZZWFyPjIwMTc8L1ll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</w:fldData>
        </w:fldChar>
      </w:r>
      <w:r w:rsidR="004337E8" w:rsidRPr="006E7146">
        <w:instrText xml:space="preserve"> ADDIN EN.CITE </w:instrText>
      </w:r>
      <w:r w:rsidR="004337E8" w:rsidRPr="006E7146">
        <w:fldChar w:fldCharType="begin">
          <w:fldData xml:space="preserve">PEVuZE5vdGU+PENpdGU+PEF1dGhvcj5CcmFpdGh3YWl0ZTwvQXV0aG9yPjxZZWFyPjIwMTc8L1ll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</w:fldData>
        </w:fldChar>
      </w:r>
      <w:r w:rsidR="004337E8" w:rsidRPr="006E7146">
        <w:instrText xml:space="preserve"> ADDIN EN.CITE.DATA </w:instrText>
      </w:r>
      <w:r w:rsidR="004337E8" w:rsidRPr="006E7146">
        <w:fldChar w:fldCharType="end"/>
      </w:r>
      <w:r w:rsidR="004337E8" w:rsidRPr="006E7146">
        <w:fldChar w:fldCharType="separate"/>
      </w:r>
      <w:r w:rsidR="004337E8" w:rsidRPr="006E7146">
        <w:rPr>
          <w:noProof/>
          <w:vertAlign w:val="superscript"/>
        </w:rPr>
        <w:t>27</w:t>
      </w:r>
      <w:r w:rsidR="004337E8" w:rsidRPr="006E7146">
        <w:fldChar w:fldCharType="end"/>
      </w:r>
      <w:r w:rsidR="00BC1F40" w:rsidRPr="006E7146">
        <w:t xml:space="preserve"> </w:t>
      </w:r>
      <w:bookmarkStart w:id="4" w:name="_Hlk503338261"/>
      <w:r w:rsidR="00BC1F40" w:rsidRPr="006E7146">
        <w:t xml:space="preserve">Consistent with these findings from the </w:t>
      </w:r>
      <w:r w:rsidR="0044751F" w:rsidRPr="006E7146">
        <w:t>Wirral Child Health and Development Study (</w:t>
      </w:r>
      <w:r w:rsidR="00BC1F40" w:rsidRPr="006E7146">
        <w:t>WCHADS</w:t>
      </w:r>
      <w:r w:rsidR="0044751F" w:rsidRPr="006E7146">
        <w:t>)</w:t>
      </w:r>
      <w:r w:rsidR="00C8118C" w:rsidRPr="006E7146">
        <w:t xml:space="preserve"> cohort</w:t>
      </w:r>
      <w:r w:rsidR="00BC1F40" w:rsidRPr="006E7146">
        <w:t xml:space="preserve"> </w:t>
      </w:r>
      <w:bookmarkEnd w:id="4"/>
      <w:r w:rsidR="00BC1F40" w:rsidRPr="006E7146">
        <w:t xml:space="preserve">of opposite effects of </w:t>
      </w:r>
      <w:r w:rsidR="00BC1F40" w:rsidRPr="006E7146">
        <w:lastRenderedPageBreak/>
        <w:t xml:space="preserve">autonomic and glucocorticoid functioning in males and females, associations between increasing vagal reactivity or cortisol with increasing behavioral symptoms in girls, but with decreasing in </w:t>
      </w:r>
      <w:r w:rsidR="008A0536" w:rsidRPr="006E7146">
        <w:t>boys,</w:t>
      </w:r>
      <w:r w:rsidR="00BC1F40" w:rsidRPr="006E7146">
        <w:t xml:space="preserve"> have been reported in several publications</w:t>
      </w:r>
      <w:r w:rsidR="00C04799" w:rsidRPr="006E7146">
        <w:t>.</w:t>
      </w:r>
      <w:r w:rsidR="00E21919" w:rsidRPr="006E7146">
        <w:fldChar w:fldCharType="begin">
          <w:fldData xml:space="preserve">PEVuZE5vdGU+PENpdGU+PEF1dGhvcj5WaWRhbC1SaWJhczwvQXV0aG9yPjxZZWFyPjIwMTc8L1ll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EyODEtOTg8L3BhZ2VzPjx2b2x1bWU+Mzg8L3ZvbHVtZT48bnVtYmVyPjg8L251bWJl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</w:fldData>
        </w:fldChar>
      </w:r>
      <w:r w:rsidR="00105535" w:rsidRPr="006E7146">
        <w:instrText xml:space="preserve"> ADDIN EN.CITE </w:instrText>
      </w:r>
      <w:r w:rsidR="00105535" w:rsidRPr="006E7146">
        <w:fldChar w:fldCharType="begin">
          <w:fldData xml:space="preserve">PEVuZE5vdGU+PENpdGU+PEF1dGhvcj5WaWRhbC1SaWJhczwvQXV0aG9yPjxZZWFyPjIwMTc8L1ll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</w:fldData>
        </w:fldChar>
      </w:r>
      <w:r w:rsidR="00105535" w:rsidRPr="006E7146">
        <w:instrText xml:space="preserve"> ADDIN EN.CITE.DATA </w:instrText>
      </w:r>
      <w:r w:rsidR="00105535" w:rsidRPr="006E7146">
        <w:fldChar w:fldCharType="end"/>
      </w:r>
      <w:r w:rsidR="00E21919" w:rsidRPr="006E7146">
        <w:fldChar w:fldCharType="separate"/>
      </w:r>
      <w:r w:rsidR="004337E8" w:rsidRPr="006E7146">
        <w:rPr>
          <w:noProof/>
          <w:vertAlign w:val="superscript"/>
        </w:rPr>
        <w:t>22,28-32</w:t>
      </w:r>
      <w:r w:rsidR="00E21919" w:rsidRPr="006E7146">
        <w:fldChar w:fldCharType="end"/>
      </w:r>
    </w:p>
    <w:p w14:paraId="1A1DDE92" w14:textId="77777777" w:rsidR="00BC1F40" w:rsidRPr="006E7146" w:rsidRDefault="00BC1F40" w:rsidP="00751E77">
      <w:pPr>
        <w:spacing w:line="480" w:lineRule="auto"/>
        <w:ind w:left="-567" w:right="-631"/>
        <w:jc w:val="both"/>
      </w:pPr>
    </w:p>
    <w:p w14:paraId="49D6620E" w14:textId="7412AC8B" w:rsidR="00BC1F40" w:rsidRPr="006E7146" w:rsidRDefault="00BC1F40" w:rsidP="00751E77">
      <w:pPr>
        <w:spacing w:line="480" w:lineRule="auto"/>
        <w:ind w:left="-567" w:right="-631"/>
        <w:jc w:val="both"/>
      </w:pPr>
      <w:proofErr w:type="gramStart"/>
      <w:r w:rsidRPr="006E7146">
        <w:t>In light of</w:t>
      </w:r>
      <w:proofErr w:type="gramEnd"/>
      <w:r w:rsidRPr="006E7146">
        <w:t xml:space="preserve"> the evidence reviewed here we sought to investigate whether elevated prenatal cortisol may have sex-specific effects on fetal growth. We examined two predictions, first that increased maternal cortisol would be associated with decreased birth weight in females with no effect in males, and the second that there would be associations between maternal cortisol and birth weight in opposite directions in males and females. </w:t>
      </w:r>
      <w:r w:rsidR="0054503D" w:rsidRPr="006E7146">
        <w:t xml:space="preserve">In order to index </w:t>
      </w:r>
      <w:r w:rsidR="0054503D" w:rsidRPr="006E7146">
        <w:rPr>
          <w:i/>
        </w:rPr>
        <w:t>in utero</w:t>
      </w:r>
      <w:r w:rsidR="0054503D" w:rsidRPr="006E7146">
        <w:t xml:space="preserve"> </w:t>
      </w:r>
      <w:proofErr w:type="gramStart"/>
      <w:r w:rsidR="0054503D" w:rsidRPr="006E7146">
        <w:t>growth</w:t>
      </w:r>
      <w:proofErr w:type="gramEnd"/>
      <w:r w:rsidR="0054503D" w:rsidRPr="006E7146">
        <w:t xml:space="preserve"> w</w:t>
      </w:r>
      <w:r w:rsidRPr="006E7146">
        <w:t xml:space="preserve">e operationalized fetal growth as birth weight controlled for gestational age. We also </w:t>
      </w:r>
      <w:r w:rsidR="00334838" w:rsidRPr="006E7146">
        <w:t>tested for effects of prenatal cortisol on gestational age, as birth weight and gestational age may reflect different underlying mechanisms with independent effects on specific mental health outcomes</w:t>
      </w:r>
      <w:r w:rsidR="00C04799" w:rsidRPr="006E7146">
        <w:t>.</w:t>
      </w:r>
      <w:r w:rsidR="00334838"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 </w:instrText>
      </w:r>
      <w:r w:rsidR="00105535"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DATA </w:instrText>
      </w:r>
      <w:r w:rsidR="00105535" w:rsidRPr="006E7146">
        <w:fldChar w:fldCharType="end"/>
      </w:r>
      <w:r w:rsidR="00334838" w:rsidRPr="006E7146">
        <w:fldChar w:fldCharType="separate"/>
      </w:r>
      <w:r w:rsidR="002569BA" w:rsidRPr="006E7146">
        <w:rPr>
          <w:noProof/>
          <w:vertAlign w:val="superscript"/>
        </w:rPr>
        <w:t>3</w:t>
      </w:r>
      <w:r w:rsidR="00334838" w:rsidRPr="006E7146">
        <w:fldChar w:fldCharType="end"/>
      </w:r>
      <w:r w:rsidR="001B2DFE" w:rsidRPr="006E7146">
        <w:t xml:space="preserve"> To our</w:t>
      </w:r>
      <w:r w:rsidR="00334838" w:rsidRPr="006E7146">
        <w:t xml:space="preserve"> knowledge there are no existing reports of associations between maternal prenatal cortisol and infant birth weight from population samples. </w:t>
      </w:r>
    </w:p>
    <w:p w14:paraId="6DEB5103" w14:textId="1CEF820F" w:rsidR="00A61E5A" w:rsidRPr="006E7146" w:rsidRDefault="00A61E5A" w:rsidP="00137241">
      <w:pPr>
        <w:ind w:left="-567" w:right="-631"/>
        <w:jc w:val="both"/>
      </w:pPr>
      <w:r w:rsidRPr="006E7146">
        <w:br w:type="page"/>
      </w:r>
    </w:p>
    <w:p w14:paraId="778FBF52" w14:textId="77777777" w:rsidR="00A61E5A" w:rsidRPr="006E7146" w:rsidRDefault="00A61E5A" w:rsidP="00137241">
      <w:pPr>
        <w:spacing w:line="480" w:lineRule="auto"/>
        <w:ind w:left="-567" w:right="-631"/>
        <w:jc w:val="both"/>
        <w:rPr>
          <w:b/>
        </w:rPr>
      </w:pPr>
      <w:r w:rsidRPr="006E7146">
        <w:rPr>
          <w:b/>
        </w:rPr>
        <w:lastRenderedPageBreak/>
        <w:t>Methods</w:t>
      </w:r>
    </w:p>
    <w:p w14:paraId="60ABA7E5" w14:textId="77777777" w:rsidR="00A61E5A" w:rsidRPr="006E7146" w:rsidRDefault="00A61E5A" w:rsidP="00137241">
      <w:pPr>
        <w:spacing w:line="480" w:lineRule="auto"/>
        <w:ind w:left="-567" w:right="-631"/>
        <w:jc w:val="both"/>
        <w:rPr>
          <w:i/>
        </w:rPr>
      </w:pPr>
      <w:r w:rsidRPr="006E7146">
        <w:rPr>
          <w:i/>
        </w:rPr>
        <w:t>Design</w:t>
      </w:r>
    </w:p>
    <w:p w14:paraId="3454E6D1" w14:textId="58EA611C" w:rsidR="00D35520" w:rsidRPr="006E7146" w:rsidRDefault="00A61E5A" w:rsidP="00137241">
      <w:pPr>
        <w:spacing w:line="480" w:lineRule="auto"/>
        <w:ind w:left="-567" w:right="-631"/>
        <w:jc w:val="both"/>
      </w:pPr>
      <w:r w:rsidRPr="006E7146">
        <w:t xml:space="preserve">Participants were </w:t>
      </w:r>
      <w:r w:rsidR="008F1861" w:rsidRPr="006E7146">
        <w:t>members</w:t>
      </w:r>
      <w:r w:rsidR="008A0536" w:rsidRPr="006E7146">
        <w:t xml:space="preserve"> </w:t>
      </w:r>
      <w:r w:rsidRPr="006E7146">
        <w:t xml:space="preserve">of the Wirral Child Health and Development Study (WCHADS), </w:t>
      </w:r>
      <w:r w:rsidR="00D35520" w:rsidRPr="006E7146">
        <w:t xml:space="preserve">a prospective epidemiological longitudinal study of first time mothers starting in pregnancy with multiple follow-up assessments after birth. </w:t>
      </w:r>
      <w:bookmarkStart w:id="5" w:name="_Hlk503338405"/>
      <w:r w:rsidR="0044751F" w:rsidRPr="006E7146">
        <w:t xml:space="preserve">The Wirral is a geographic peninsular, bounded on three sides by water, located in the North West of England. </w:t>
      </w:r>
      <w:bookmarkEnd w:id="5"/>
      <w:r w:rsidR="00D35520" w:rsidRPr="006E7146">
        <w:t>For some phases requiring more detailed and expensive measurement, data collection was restricted to a randomly drawn sub-sample</w:t>
      </w:r>
      <w:r w:rsidR="00225FA1" w:rsidRPr="006E7146">
        <w:t xml:space="preserve"> </w:t>
      </w:r>
      <w:r w:rsidR="00580241" w:rsidRPr="006E7146">
        <w:t>stratified by risk</w:t>
      </w:r>
      <w:r w:rsidR="007B033B" w:rsidRPr="006E7146">
        <w:t xml:space="preserve"> based on reports of partner psychological abuse</w:t>
      </w:r>
      <w:r w:rsidR="008F1861" w:rsidRPr="006E7146">
        <w:t>.</w:t>
      </w:r>
      <w:r w:rsidR="00D35520" w:rsidRPr="006E7146">
        <w:t xml:space="preserve"> The stratified design allows general population estimates of means and associations to be derived for measures from all phases. Recruitment of the cohort has been described in detail previously</w:t>
      </w:r>
      <w:r w:rsidR="00C04799" w:rsidRPr="006E7146">
        <w:t>.</w:t>
      </w:r>
      <w:r w:rsidR="00D35520" w:rsidRPr="006E7146">
        <w:fldChar w:fldCharType="begin"/>
      </w:r>
      <w:r w:rsidR="004337E8" w:rsidRPr="006E7146">
        <w:instrText xml:space="preserve"> ADDIN EN.CITE &lt;EndNote&gt;&lt;Cite&gt;&lt;Author&gt;Sharp&lt;/Author&gt;&lt;Year&gt;2012&lt;/Year&gt;&lt;RecNum&gt;1239&lt;/RecNum&gt;&lt;DisplayText&gt;&lt;style face="superscript"&gt;33&lt;/style&gt;&lt;/DisplayText&gt;&lt;record&gt;&lt;rec-number&gt;1239&lt;/rec-number&gt;&lt;foreign-keys&gt;&lt;key app="EN" db-id="zap2pd0xqdpssxew0vo5dtz7s0xawtve5wx2" timestamp="1363435211"&gt;1239&lt;/key&gt;&lt;key app="ENWeb" db-id="U@OyEgrYEugAAF8KjjY"&gt;331&lt;/key&gt;&lt;/foreign-keys&gt;&lt;ref-type name="Journal Article"&gt;17&lt;/ref-type&gt;&lt;contributors&gt;&lt;authors&gt;&lt;author&gt;Sharp, H.&lt;/author&gt;&lt;author&gt;Pickles, A.&lt;/author&gt;&lt;author&gt;Meaney, M.&lt;/author&gt;&lt;author&gt;Marshall, K.&lt;/author&gt;&lt;author&gt;Tibu, F.&lt;/author&gt;&lt;author&gt;Hill, J.&lt;/author&gt;&lt;/authors&gt;&lt;/contributors&gt;&lt;auth-address&gt;Institute of Psychology, Health and Society, University of Liverpool, Liverpool, United Kingdom. hmsharp@liverpool.ac.uk&lt;/auth-address&gt;&lt;titles&gt;&lt;title&gt;Frequency of infant stroking reported by mothers moderates the effect of prenatal depression on infant behavioural and physiological outcomes&lt;/title&gt;&lt;secondary-title&gt;PLoS One&lt;/secondary-title&gt;&lt;/titles&gt;&lt;periodical&gt;&lt;full-title&gt;PLoS One&lt;/full-title&gt;&lt;/periodical&gt;&lt;pages&gt;e45446&lt;/pages&gt;&lt;volume&gt;7&lt;/volume&gt;&lt;number&gt;10&lt;/number&gt;&lt;edition&gt;2012/10/24&lt;/edition&gt;&lt;dates&gt;&lt;year&gt;2012&lt;/year&gt;&lt;/dates&gt;&lt;isbn&gt;1932-6203 (Electronic)&amp;#xD;1932-6203 (Linking)&lt;/isbn&gt;&lt;accession-num&gt;23091594&lt;/accession-num&gt;&lt;urls&gt;&lt;related-urls&gt;&lt;url&gt;http://www.ncbi.nlm.nih.gov/pubmed/23091594&lt;/url&gt;&lt;/related-urls&gt;&lt;/urls&gt;&lt;custom2&gt;3473033&lt;/custom2&gt;&lt;electronic-resource-num&gt;10.1371/journal.pone.0045446&amp;#xD;PONE-D-12-03674 [pii]&lt;/electronic-resource-num&gt;&lt;language&gt;eng&lt;/language&gt;&lt;/record&gt;&lt;/Cite&gt;&lt;/EndNote&gt;</w:instrText>
      </w:r>
      <w:r w:rsidR="00D35520" w:rsidRPr="006E7146">
        <w:fldChar w:fldCharType="separate"/>
      </w:r>
      <w:r w:rsidR="004337E8" w:rsidRPr="006E7146">
        <w:rPr>
          <w:noProof/>
          <w:vertAlign w:val="superscript"/>
        </w:rPr>
        <w:t>33</w:t>
      </w:r>
      <w:r w:rsidR="00D35520" w:rsidRPr="006E7146">
        <w:fldChar w:fldCharType="end"/>
      </w:r>
      <w:r w:rsidR="00D35520" w:rsidRPr="006E7146">
        <w:t xml:space="preserve"> Approval for the procedures was obtained from the Cheshire North and West Research Ethics Committee (UK). </w:t>
      </w:r>
    </w:p>
    <w:p w14:paraId="3827A59C" w14:textId="77777777" w:rsidR="00D35520" w:rsidRPr="006E7146" w:rsidRDefault="00D35520" w:rsidP="00137241">
      <w:pPr>
        <w:spacing w:line="480" w:lineRule="auto"/>
        <w:ind w:left="-567" w:right="-631"/>
        <w:jc w:val="both"/>
      </w:pPr>
    </w:p>
    <w:p w14:paraId="640928A9" w14:textId="77777777" w:rsidR="00D35520" w:rsidRPr="006E7146" w:rsidRDefault="00D35520" w:rsidP="00137241">
      <w:pPr>
        <w:spacing w:line="480" w:lineRule="auto"/>
        <w:ind w:left="-567" w:right="-631"/>
        <w:jc w:val="both"/>
        <w:rPr>
          <w:i/>
        </w:rPr>
      </w:pPr>
      <w:r w:rsidRPr="006E7146">
        <w:rPr>
          <w:i/>
        </w:rPr>
        <w:t>Sample</w:t>
      </w:r>
    </w:p>
    <w:p w14:paraId="4D70B5E2" w14:textId="4E839138" w:rsidR="00346465" w:rsidRPr="006E7146" w:rsidRDefault="00D35520" w:rsidP="00B44E6E">
      <w:pPr>
        <w:spacing w:line="480" w:lineRule="auto"/>
        <w:ind w:left="-567" w:right="-631"/>
        <w:jc w:val="both"/>
      </w:pPr>
      <w:bookmarkStart w:id="6" w:name="_Hlk498093675"/>
      <w:r w:rsidRPr="006E7146">
        <w:t xml:space="preserve">The </w:t>
      </w:r>
      <w:r w:rsidR="00E56846" w:rsidRPr="006E7146">
        <w:t xml:space="preserve">WCHADS </w:t>
      </w:r>
      <w:r w:rsidRPr="006E7146">
        <w:t xml:space="preserve">cohort consists of 1233 </w:t>
      </w:r>
      <w:r w:rsidR="00EA3153" w:rsidRPr="006E7146">
        <w:t xml:space="preserve">first-time </w:t>
      </w:r>
      <w:r w:rsidRPr="006E7146">
        <w:t>mothers with a mean age of 26.8 years (SD=8.5, range=18-51)</w:t>
      </w:r>
      <w:r w:rsidR="00225FA1" w:rsidRPr="006E7146">
        <w:t xml:space="preserve"> at recruitment</w:t>
      </w:r>
      <w:r w:rsidRPr="006E7146">
        <w:t xml:space="preserve">. </w:t>
      </w:r>
      <w:bookmarkEnd w:id="6"/>
      <w:r w:rsidRPr="006E7146">
        <w:t>Using the revised English Index of Multiple Deprivation (IMD)</w:t>
      </w:r>
      <w:r w:rsidR="00352E5D" w:rsidRPr="006E7146">
        <w:t>,</w:t>
      </w:r>
      <w:r w:rsidR="00580241" w:rsidRPr="006E7146">
        <w:fldChar w:fldCharType="begin"/>
      </w:r>
      <w:r w:rsidR="004337E8" w:rsidRPr="006E7146">
        <w:instrText xml:space="preserve"> ADDIN EN.CITE &lt;EndNote&gt;&lt;Cite&gt;&lt;Author&gt;Noble&lt;/Author&gt;&lt;Year&gt;2004 &lt;/Year&gt;&lt;RecNum&gt;2382&lt;/RecNum&gt;&lt;DisplayText&gt;&lt;style face="superscript"&gt;34&lt;/style&gt;&lt;/DisplayText&gt;&lt;record&gt;&lt;rec-number&gt;2382&lt;/rec-number&gt;&lt;foreign-keys&gt;&lt;key app="EN" db-id="zap2pd0xqdpssxew0vo5dtz7s0xawtve5wx2" timestamp="1458747465"&gt;2382&lt;/key&gt;&lt;/foreign-keys&gt;&lt;ref-type name="Government Document"&gt;46&lt;/ref-type&gt;&lt;contributors&gt;&lt;authors&gt;&lt;author&gt;Noble, M&lt;/author&gt;&lt;author&gt;Wright, G&lt;/author&gt;&lt;author&gt;Dibben, C&lt;/author&gt;&lt;author&gt;Smith, G &lt;/author&gt;&lt;author&gt;McLennan, D&lt;/author&gt;&lt;author&gt;Anttila, C&lt;/author&gt;&lt;author&gt;Barnes, H&lt;/author&gt;&lt;author&gt;Mokhtar, C&lt;/author&gt;&lt;author&gt;Noble, S&lt;/author&gt;&lt;author&gt;Avenell, D&lt;/author&gt;&lt;author&gt;Gardner, J&lt;/author&gt;&lt;author&gt;Covizzi, I&lt;/author&gt;&lt;author&gt;Lloyd, M&lt;/author&gt;&lt;/authors&gt;&lt;secondary-authors&gt;&lt;author&gt;Neighbourhood Renewal Unit&lt;/author&gt;&lt;/secondary-authors&gt;&lt;/contributors&gt;&lt;titles&gt;&lt;title&gt;The English Indices of Deprivation 2004 (revised). Report to the Office of the Deputy Prime Minister. &lt;/title&gt;&lt;/titles&gt;&lt;dates&gt;&lt;year&gt;2004 &lt;/year&gt;&lt;/dates&gt;&lt;pub-location&gt;London&lt;/pub-location&gt;&lt;urls&gt;&lt;/urls&gt;&lt;/record&gt;&lt;/Cite&gt;&lt;/EndNote&gt;</w:instrText>
      </w:r>
      <w:r w:rsidR="00580241" w:rsidRPr="006E7146">
        <w:fldChar w:fldCharType="separate"/>
      </w:r>
      <w:r w:rsidR="004337E8" w:rsidRPr="006E7146">
        <w:rPr>
          <w:noProof/>
          <w:vertAlign w:val="superscript"/>
        </w:rPr>
        <w:t>34</w:t>
      </w:r>
      <w:r w:rsidR="00580241" w:rsidRPr="006E7146">
        <w:fldChar w:fldCharType="end"/>
      </w:r>
      <w:r w:rsidR="00346465" w:rsidRPr="006E7146">
        <w:t xml:space="preserve"> </w:t>
      </w:r>
      <w:r w:rsidRPr="006E7146">
        <w:t>based on data collected</w:t>
      </w:r>
      <w:r w:rsidR="00346465" w:rsidRPr="006E7146">
        <w:t xml:space="preserve"> from the UK census in 2001, 41.8% fell in the most deprive</w:t>
      </w:r>
      <w:r w:rsidR="00084A10" w:rsidRPr="006E7146">
        <w:t>d</w:t>
      </w:r>
      <w:r w:rsidR="00346465" w:rsidRPr="006E7146">
        <w:t xml:space="preserve"> UK quintile, consistent with high levels of deprivation in some parts of the Wirral. Only 48 women (3.9%) described themselves as other than White British.</w:t>
      </w:r>
      <w:r w:rsidR="00B44E6E" w:rsidRPr="006E7146">
        <w:t xml:space="preserve"> </w:t>
      </w:r>
      <w:r w:rsidR="00346465" w:rsidRPr="006E7146">
        <w:t>The measures used in this report were obtained for the whole cohort from questionnaires at 20 weeks gestation</w:t>
      </w:r>
      <w:r w:rsidR="00580241" w:rsidRPr="006E7146">
        <w:t xml:space="preserve">, </w:t>
      </w:r>
      <w:r w:rsidR="00346465" w:rsidRPr="006E7146">
        <w:t xml:space="preserve">and administrative records at birth. The stratified sub-sample of mothers </w:t>
      </w:r>
      <w:r w:rsidR="008F1861" w:rsidRPr="006E7146">
        <w:t xml:space="preserve">(N=316) </w:t>
      </w:r>
      <w:r w:rsidR="00346465" w:rsidRPr="006E7146">
        <w:t>provided interviews at 32 weeks gestation (mean=32.1. SD=2.0)</w:t>
      </w:r>
      <w:r w:rsidR="008F1861" w:rsidRPr="006E7146">
        <w:t xml:space="preserve">. Diurnal saliva samples were also collected at 32 weeks gestation, and were available for </w:t>
      </w:r>
      <w:r w:rsidR="00580241" w:rsidRPr="006E7146">
        <w:t>2</w:t>
      </w:r>
      <w:r w:rsidR="008F1861" w:rsidRPr="006E7146">
        <w:t>41 participants</w:t>
      </w:r>
      <w:r w:rsidR="00346465" w:rsidRPr="006E7146">
        <w:t xml:space="preserve">. </w:t>
      </w:r>
    </w:p>
    <w:p w14:paraId="77FE8573" w14:textId="77777777" w:rsidR="00346465" w:rsidRPr="006E7146" w:rsidRDefault="00346465" w:rsidP="00137241">
      <w:pPr>
        <w:spacing w:line="480" w:lineRule="auto"/>
        <w:ind w:left="-567" w:right="-631"/>
        <w:jc w:val="both"/>
      </w:pPr>
    </w:p>
    <w:p w14:paraId="7A52919F" w14:textId="77777777" w:rsidR="00346465" w:rsidRPr="006E7146" w:rsidRDefault="00346465" w:rsidP="00137241">
      <w:pPr>
        <w:spacing w:line="480" w:lineRule="auto"/>
        <w:ind w:left="-567" w:right="-631"/>
        <w:jc w:val="both"/>
        <w:rPr>
          <w:i/>
        </w:rPr>
      </w:pPr>
      <w:r w:rsidRPr="006E7146">
        <w:rPr>
          <w:i/>
        </w:rPr>
        <w:t>Measures</w:t>
      </w:r>
    </w:p>
    <w:p w14:paraId="1E10121E" w14:textId="12737ACD" w:rsidR="008C413E" w:rsidRPr="006E7146" w:rsidRDefault="00346465" w:rsidP="00137241">
      <w:pPr>
        <w:spacing w:line="480" w:lineRule="auto"/>
        <w:ind w:left="-567" w:right="-631"/>
        <w:jc w:val="both"/>
        <w:rPr>
          <w:rFonts w:cs="Lucida Grande"/>
        </w:rPr>
      </w:pPr>
      <w:r w:rsidRPr="006E7146">
        <w:rPr>
          <w:i/>
        </w:rPr>
        <w:lastRenderedPageBreak/>
        <w:t>Maternal cortisol</w:t>
      </w:r>
      <w:r w:rsidR="00225FA1" w:rsidRPr="006E7146">
        <w:t xml:space="preserve">. </w:t>
      </w:r>
      <w:r w:rsidR="00082C7E" w:rsidRPr="006E7146">
        <w:t>At 32 weeks gestation, mothers collected saliva samples at home over two consecutive working days. Saliva was collected on waking, 30 min post-waking, and during the evening (approx. 12 h after waking (</w:t>
      </w:r>
      <w:r w:rsidR="004337E8" w:rsidRPr="006E7146">
        <w:t xml:space="preserve">mean=12h 10min, SD=1h 15min)). </w:t>
      </w:r>
      <w:r w:rsidR="00082C7E" w:rsidRPr="006E7146">
        <w:t>Participants stored the samples in their freezer until a research assistant collected them 1-2 weeks later. Samples were stored at -20</w:t>
      </w:r>
      <w:r w:rsidR="00082C7E" w:rsidRPr="006E7146">
        <w:rPr>
          <w:rFonts w:cs="Lucida Grande"/>
        </w:rPr>
        <w:t>°C before transportation to Imperial College London on dry ice for analysis. All samples were assayed for salivary cortisol using a commercially available immunoassay (</w:t>
      </w:r>
      <w:proofErr w:type="spellStart"/>
      <w:r w:rsidR="00082C7E" w:rsidRPr="006E7146">
        <w:rPr>
          <w:rFonts w:cs="Lucida Grande"/>
        </w:rPr>
        <w:t>Salimetrics</w:t>
      </w:r>
      <w:proofErr w:type="spellEnd"/>
      <w:r w:rsidR="00082C7E" w:rsidRPr="006E7146">
        <w:rPr>
          <w:rFonts w:cs="Lucida Grande"/>
        </w:rPr>
        <w:t>, UK). Inter- and intra-as</w:t>
      </w:r>
      <w:r w:rsidR="00352E5D" w:rsidRPr="006E7146">
        <w:rPr>
          <w:rFonts w:cs="Lucida Grande"/>
        </w:rPr>
        <w:t>say variation were 7.9% and 8.9%</w:t>
      </w:r>
      <w:r w:rsidR="00082C7E" w:rsidRPr="006E7146">
        <w:rPr>
          <w:rFonts w:cs="Lucida Grande"/>
        </w:rPr>
        <w:t xml:space="preserve"> respectively. Salivary assays were run in duplicate except for a small minority of cases with minimal volume (n=3). </w:t>
      </w:r>
      <w:r w:rsidR="00137241" w:rsidRPr="006E7146">
        <w:rPr>
          <w:rFonts w:cs="Lucida Grande"/>
        </w:rPr>
        <w:t>In this study we used the log of the area under the curve (</w:t>
      </w:r>
      <w:proofErr w:type="spellStart"/>
      <w:r w:rsidR="00137241" w:rsidRPr="006E7146">
        <w:rPr>
          <w:rFonts w:cs="Lucida Grande"/>
        </w:rPr>
        <w:t>LogAUC</w:t>
      </w:r>
      <w:proofErr w:type="spellEnd"/>
      <w:r w:rsidR="00137241" w:rsidRPr="006E7146">
        <w:rPr>
          <w:rFonts w:cs="Lucida Grande"/>
        </w:rPr>
        <w:t xml:space="preserve">) as an index of diurnal cortisol release. </w:t>
      </w:r>
      <w:bookmarkStart w:id="7" w:name="_Hlk507489426"/>
      <w:r w:rsidR="00137241" w:rsidRPr="006E7146">
        <w:rPr>
          <w:rFonts w:cs="Lucida Grande"/>
        </w:rPr>
        <w:t xml:space="preserve">The area under the curve was calculated using the trapezoid method with respect to ground, taking the mean </w:t>
      </w:r>
      <w:r w:rsidR="00B32E83">
        <w:rPr>
          <w:rFonts w:cs="Lucida Grande"/>
        </w:rPr>
        <w:t xml:space="preserve">(over 2 days) </w:t>
      </w:r>
      <w:r w:rsidR="00137241" w:rsidRPr="006E7146">
        <w:rPr>
          <w:rFonts w:cs="Lucida Grande"/>
        </w:rPr>
        <w:t xml:space="preserve">of the awakening, 30 minutes and </w:t>
      </w:r>
      <w:proofErr w:type="gramStart"/>
      <w:r w:rsidR="00137241" w:rsidRPr="006E7146">
        <w:rPr>
          <w:rFonts w:cs="Lucida Grande"/>
        </w:rPr>
        <w:t>12 hour</w:t>
      </w:r>
      <w:proofErr w:type="gramEnd"/>
      <w:r w:rsidR="00137241" w:rsidRPr="006E7146">
        <w:rPr>
          <w:rFonts w:cs="Lucida Grande"/>
        </w:rPr>
        <w:t xml:space="preserve"> post-a</w:t>
      </w:r>
      <w:r w:rsidR="003B1456" w:rsidRPr="006E7146">
        <w:rPr>
          <w:rFonts w:cs="Lucida Grande"/>
        </w:rPr>
        <w:t>wakening measures</w:t>
      </w:r>
      <w:r w:rsidR="00304C9F" w:rsidRPr="006E7146">
        <w:rPr>
          <w:rFonts w:cs="Lucida Grande"/>
        </w:rPr>
        <w:t>.</w:t>
      </w:r>
      <w:r w:rsidR="008E40B7" w:rsidRPr="006E7146">
        <w:rPr>
          <w:rFonts w:cs="Lucida Grande"/>
        </w:rPr>
        <w:t xml:space="preserve"> </w:t>
      </w:r>
      <w:bookmarkEnd w:id="7"/>
    </w:p>
    <w:p w14:paraId="5B19F0A8" w14:textId="77777777" w:rsidR="007330B6" w:rsidRPr="006E7146" w:rsidRDefault="007330B6" w:rsidP="00137241">
      <w:pPr>
        <w:spacing w:line="480" w:lineRule="auto"/>
        <w:ind w:left="-567" w:right="-631"/>
        <w:jc w:val="both"/>
      </w:pPr>
    </w:p>
    <w:p w14:paraId="327E69D5" w14:textId="5C09654D" w:rsidR="00610865" w:rsidRPr="006E7146" w:rsidRDefault="007330B6" w:rsidP="00137241">
      <w:pPr>
        <w:spacing w:line="480" w:lineRule="auto"/>
        <w:ind w:left="-567" w:right="-631"/>
        <w:jc w:val="both"/>
      </w:pPr>
      <w:r w:rsidRPr="006E7146">
        <w:t xml:space="preserve">A full set of maternal saliva samples over two days was available for 231 participants. Ten participants provided saliva samples over one day, and their raw scores were used in analyses instead of a mean score. </w:t>
      </w:r>
      <w:bookmarkStart w:id="8" w:name="_Hlk498092053"/>
      <w:r w:rsidR="004337E8" w:rsidRPr="006E7146">
        <w:t>Cortisol measured across the two days was</w:t>
      </w:r>
      <w:r w:rsidR="00634B3E" w:rsidRPr="006E7146">
        <w:t xml:space="preserve"> correlated at the three time-points (</w:t>
      </w:r>
      <w:r w:rsidR="00634B3E" w:rsidRPr="006E7146">
        <w:rPr>
          <w:rFonts w:cs="Consolas"/>
        </w:rPr>
        <w:t>waking cortisol r=0.485, p&lt;0.001, 30-min post-waking r=0.473,</w:t>
      </w:r>
      <w:r w:rsidR="003A6401" w:rsidRPr="006E7146">
        <w:rPr>
          <w:rFonts w:cs="Consolas"/>
        </w:rPr>
        <w:t xml:space="preserve"> p&lt;0.001, 12-h post-waking r=0.1</w:t>
      </w:r>
      <w:r w:rsidR="00634B3E" w:rsidRPr="006E7146">
        <w:rPr>
          <w:rFonts w:cs="Consolas"/>
        </w:rPr>
        <w:t xml:space="preserve">57, p=0.02). </w:t>
      </w:r>
      <w:bookmarkEnd w:id="8"/>
      <w:r w:rsidRPr="006E7146">
        <w:t>A full set of saliva samples collected over at least one day were not available for the remaining 75 participants</w:t>
      </w:r>
      <w:r w:rsidR="003B1456" w:rsidRPr="006E7146">
        <w:t xml:space="preserve"> of the intensive sample</w:t>
      </w:r>
      <w:r w:rsidRPr="006E7146">
        <w:t xml:space="preserve">. </w:t>
      </w:r>
      <w:r w:rsidR="00610865" w:rsidRPr="006E7146">
        <w:t>Participants of the intensive sample who did and did not provide saliva samples did not differ on any dem</w:t>
      </w:r>
      <w:r w:rsidR="000B205D" w:rsidRPr="006E7146">
        <w:t>ographic measures (all p’s&gt;0.05</w:t>
      </w:r>
      <w:r w:rsidR="00610865" w:rsidRPr="006E7146">
        <w:t>, data not shown</w:t>
      </w:r>
      <w:r w:rsidR="000B205D" w:rsidRPr="006E7146">
        <w:t>)</w:t>
      </w:r>
      <w:r w:rsidR="00610865" w:rsidRPr="006E7146">
        <w:t xml:space="preserve">. </w:t>
      </w:r>
    </w:p>
    <w:p w14:paraId="08916EE0" w14:textId="77777777" w:rsidR="00137241" w:rsidRPr="006E7146" w:rsidRDefault="00137241" w:rsidP="00137241">
      <w:pPr>
        <w:spacing w:line="480" w:lineRule="auto"/>
        <w:ind w:left="-567" w:right="-631"/>
        <w:jc w:val="both"/>
      </w:pPr>
    </w:p>
    <w:p w14:paraId="62B114FA" w14:textId="4981BDA1" w:rsidR="00A270CA" w:rsidRPr="006E7146" w:rsidRDefault="00137241" w:rsidP="00A270CA">
      <w:pPr>
        <w:spacing w:line="480" w:lineRule="auto"/>
        <w:ind w:left="-567" w:right="-631"/>
        <w:jc w:val="both"/>
      </w:pPr>
      <w:r w:rsidRPr="006E7146">
        <w:rPr>
          <w:i/>
        </w:rPr>
        <w:t>Infant birth weight and gestational age</w:t>
      </w:r>
      <w:r w:rsidRPr="006E7146">
        <w:t xml:space="preserve">. </w:t>
      </w:r>
      <w:r w:rsidR="00E72BA5" w:rsidRPr="006E7146">
        <w:t xml:space="preserve">Infant birth weight and gestational age measures were obtained from hospital records. In this study we used a birth weight variable that was </w:t>
      </w:r>
      <w:r w:rsidR="00E72BA5" w:rsidRPr="006E7146">
        <w:lastRenderedPageBreak/>
        <w:t>corrected for gestational age</w:t>
      </w:r>
      <w:r w:rsidR="000F54E1" w:rsidRPr="006E7146">
        <w:t>,</w:t>
      </w:r>
      <w:r w:rsidR="00B44E6E" w:rsidRPr="006E7146">
        <w:t xml:space="preserve"> which was calculated</w:t>
      </w:r>
      <w:r w:rsidR="00E72BA5" w:rsidRPr="006E7146">
        <w:t xml:space="preserve"> by dividing birth weight</w:t>
      </w:r>
      <w:r w:rsidR="000C3C44" w:rsidRPr="006E7146">
        <w:t xml:space="preserve"> (g)</w:t>
      </w:r>
      <w:r w:rsidR="00E72BA5" w:rsidRPr="006E7146">
        <w:t xml:space="preserve"> by gestational age</w:t>
      </w:r>
      <w:r w:rsidR="000C3C44" w:rsidRPr="006E7146">
        <w:t xml:space="preserve"> (weeks)</w:t>
      </w:r>
      <w:r w:rsidR="00E72BA5" w:rsidRPr="006E7146">
        <w:t>.</w:t>
      </w:r>
      <w:r w:rsidR="006C64E6" w:rsidRPr="006E7146">
        <w:fldChar w:fldCharType="begin"/>
      </w:r>
      <w:r w:rsidR="004337E8" w:rsidRPr="006E7146">
        <w:instrText xml:space="preserve"> ADDIN EN.CITE &lt;EndNote&gt;&lt;Cite&gt;&lt;Author&gt;Wehby&lt;/Author&gt;&lt;Year&gt;2015&lt;/Year&gt;&lt;RecNum&gt;2559&lt;/RecNum&gt;&lt;DisplayText&gt;&lt;style face="superscript"&gt;35&lt;/style&gt;&lt;/DisplayText&gt;&lt;record&gt;&lt;rec-number&gt;2559&lt;/rec-number&gt;&lt;foreign-keys&gt;&lt;key app="EN" db-id="zap2pd0xqdpssxew0vo5dtz7s0xawtve5wx2" timestamp="1510763030"&gt;2559&lt;/key&gt;&lt;/foreign-keys&gt;&lt;ref-type name="Journal Article"&gt;17&lt;/ref-type&gt;&lt;contributors&gt;&lt;authors&gt;&lt;author&gt;Wehby, G. L.&lt;/author&gt;&lt;author&gt;Gili, J. A.&lt;/author&gt;&lt;author&gt;Pawluk, M.&lt;/author&gt;&lt;author&gt;Castilla, E. E.&lt;/author&gt;&lt;author&gt;Lopez-Camelo, J. S.&lt;/author&gt;&lt;/authors&gt;&lt;/contributors&gt;&lt;auth-address&gt;Department of Health Management and Policy, College of Public Health, University of Iowa, 145N. Riverside Dr., 100 College of Public Health Bldg., Room N248, Iowa City, IA, 52242-2007, USA, george-wehby@uiowa.edu.&lt;/auth-address&gt;&lt;titles&gt;&lt;title&gt;Disparities in birth weight and gestational age by ethnic ancestry in South American countries&lt;/title&gt;&lt;secondary-title&gt;Int J Public Health&lt;/secondary-title&gt;&lt;/titles&gt;&lt;periodical&gt;&lt;full-title&gt;Int J Public Health&lt;/full-title&gt;&lt;/periodical&gt;&lt;pages&gt;343-51&lt;/pages&gt;&lt;volume&gt;60&lt;/volume&gt;&lt;number&gt;3&lt;/number&gt;&lt;keywords&gt;&lt;keyword&gt;*Birth Weight&lt;/keyword&gt;&lt;keyword&gt;Ethnic Groups/*statistics &amp;amp; numerical data&lt;/keyword&gt;&lt;keyword&gt;*Gestational Age&lt;/keyword&gt;&lt;keyword&gt;Health Status Disparities&lt;/keyword&gt;&lt;keyword&gt;Humans&lt;/keyword&gt;&lt;keyword&gt;Infant, Low Birth Weight&lt;/keyword&gt;&lt;keyword&gt;Infant, Newborn&lt;/keyword&gt;&lt;keyword&gt;Premature Birth/*ethnology&lt;/keyword&gt;&lt;keyword&gt;South America/epidemiology&lt;/keyword&gt;&lt;/keywords&gt;&lt;dates&gt;&lt;year&gt;2015&lt;/year&gt;&lt;pub-dates&gt;&lt;date&gt;Mar&lt;/date&gt;&lt;/pub-dates&gt;&lt;/dates&gt;&lt;isbn&gt;1661-8564 (Electronic)&amp;#xD;1661-8556 (Linking)&lt;/isbn&gt;&lt;accession-num&gt;25542227&lt;/accession-num&gt;&lt;urls&gt;&lt;related-urls&gt;&lt;url&gt;https://www.ncbi.nlm.nih.gov/pubmed/25542227&lt;/url&gt;&lt;/related-urls&gt;&lt;/urls&gt;&lt;custom2&gt;PMC4699418&lt;/custom2&gt;&lt;electronic-resource-num&gt;10.1007/s00038-014-0639-6&lt;/electronic-resource-num&gt;&lt;/record&gt;&lt;/Cite&gt;&lt;/EndNote&gt;</w:instrText>
      </w:r>
      <w:r w:rsidR="006C64E6" w:rsidRPr="006E7146">
        <w:fldChar w:fldCharType="separate"/>
      </w:r>
      <w:r w:rsidR="004337E8" w:rsidRPr="006E7146">
        <w:rPr>
          <w:noProof/>
          <w:vertAlign w:val="superscript"/>
        </w:rPr>
        <w:t>35</w:t>
      </w:r>
      <w:r w:rsidR="006C64E6" w:rsidRPr="006E7146">
        <w:fldChar w:fldCharType="end"/>
      </w:r>
      <w:r w:rsidR="00E72BA5" w:rsidRPr="006E7146">
        <w:t xml:space="preserve"> </w:t>
      </w:r>
    </w:p>
    <w:p w14:paraId="1A9837DE" w14:textId="77777777" w:rsidR="00A270CA" w:rsidRPr="006E7146" w:rsidRDefault="00A270CA" w:rsidP="00A270CA">
      <w:pPr>
        <w:spacing w:line="480" w:lineRule="auto"/>
        <w:ind w:left="-567" w:right="-631"/>
        <w:jc w:val="both"/>
      </w:pPr>
    </w:p>
    <w:p w14:paraId="7F2ADB10" w14:textId="1A7134C1" w:rsidR="00A270CA" w:rsidRPr="006E7146" w:rsidRDefault="00A270CA" w:rsidP="00A270CA">
      <w:pPr>
        <w:spacing w:line="480" w:lineRule="auto"/>
        <w:ind w:left="-567" w:right="-631"/>
        <w:jc w:val="both"/>
      </w:pPr>
      <w:r w:rsidRPr="006E7146">
        <w:rPr>
          <w:i/>
        </w:rPr>
        <w:t>Stratification factor</w:t>
      </w:r>
      <w:r w:rsidRPr="006E7146">
        <w:t xml:space="preserve">. </w:t>
      </w:r>
      <w:bookmarkStart w:id="9" w:name="_Hlk503341413"/>
      <w:r w:rsidR="00ED67D4" w:rsidRPr="006E7146">
        <w:t>Maternal responses to questions about psychological abuse in their current or recent partner relationship</w:t>
      </w:r>
      <w:r w:rsidR="00ED67D4" w:rsidRPr="006E7146">
        <w:fldChar w:fldCharType="begin"/>
      </w:r>
      <w:r w:rsidR="00ED67D4" w:rsidRPr="006E7146">
        <w:instrText xml:space="preserve"> ADDIN EN.CITE &lt;EndNote&gt;&lt;Cite&gt;&lt;Author&gt;Moffitt&lt;/Author&gt;&lt;Year&gt;1997&lt;/Year&gt;&lt;RecNum&gt;2385&lt;/RecNum&gt;&lt;DisplayText&gt;&lt;style face="superscript"&gt;36&lt;/style&gt;&lt;/DisplayText&gt;&lt;record&gt;&lt;rec-number&gt;2385&lt;/rec-number&gt;&lt;foreign-keys&gt;&lt;key app="EN" db-id="zap2pd0xqdpssxew0vo5dtz7s0xawtve5wx2" timestamp="1496418634"&gt;2385&lt;/key&gt;&lt;/foreign-keys&gt;&lt;ref-type name="Journal Article"&gt;17&lt;/ref-type&gt;&lt;contributors&gt;&lt;authors&gt;&lt;author&gt;Moffitt, T. E.&lt;/author&gt;&lt;author&gt;Caspi, A.&lt;/author&gt;&lt;author&gt;Krueger, R.&lt;/author&gt;&lt;author&gt;Magdol, L.&lt;/author&gt;&lt;author&gt;Margolin, G.&lt;/author&gt;&lt;author&gt;Silva, P.&lt;/author&gt;&lt;author&gt;Sydney, R.&lt;/author&gt;&lt;/authors&gt;&lt;/contributors&gt;&lt;titles&gt;&lt;title&gt;Do partners agree about abuse in their relationship?: A psychometric evaluation of interpartner agreement.&lt;/title&gt;&lt;secondary-title&gt;Psychological Assessment&lt;/secondary-title&gt;&lt;/titles&gt;&lt;periodical&gt;&lt;full-title&gt;Psychological Assessment&lt;/full-title&gt;&lt;/periodical&gt;&lt;pages&gt;47-56&lt;/pages&gt;&lt;volume&gt;9&lt;/volume&gt;&lt;number&gt;1&lt;/number&gt;&lt;dates&gt;&lt;year&gt;1997&lt;/year&gt;&lt;/dates&gt;&lt;urls&gt;&lt;/urls&gt;&lt;/record&gt;&lt;/Cite&gt;&lt;/EndNote&gt;</w:instrText>
      </w:r>
      <w:r w:rsidR="00ED67D4" w:rsidRPr="006E7146">
        <w:fldChar w:fldCharType="separate"/>
      </w:r>
      <w:r w:rsidR="00ED67D4" w:rsidRPr="006E7146">
        <w:rPr>
          <w:noProof/>
          <w:vertAlign w:val="superscript"/>
        </w:rPr>
        <w:t>36</w:t>
      </w:r>
      <w:r w:rsidR="00ED67D4" w:rsidRPr="006E7146">
        <w:fldChar w:fldCharType="end"/>
      </w:r>
      <w:r w:rsidR="00ED67D4" w:rsidRPr="006E7146">
        <w:t xml:space="preserve"> were used to generate the stratified intensive sample of mothers for more detailed study. The stratification variable was chosen for its known association with a variety of risk factors for early child development. This variable was effective in selecting two groups that differed on levels of maternal prenatal anxiety; the mean State Anxiety scores</w:t>
      </w:r>
      <w:r w:rsidR="00ED67D4" w:rsidRPr="006E7146">
        <w:fldChar w:fldCharType="begin"/>
      </w:r>
      <w:r w:rsidR="00ED67D4" w:rsidRPr="006E7146">
        <w:instrText xml:space="preserve"> ADDIN EN.CITE &lt;EndNote&gt;&lt;Cite&gt;&lt;Author&gt;Spielberger&lt;/Author&gt;&lt;Year&gt;1983&lt;/Year&gt;&lt;RecNum&gt;1355&lt;/RecNum&gt;&lt;DisplayText&gt;&lt;style face="superscript"&gt;37&lt;/style&gt;&lt;/DisplayText&gt;&lt;record&gt;&lt;rec-number&gt;1355&lt;/rec-number&gt;&lt;foreign-keys&gt;&lt;key app="EN" db-id="zap2pd0xqdpssxew0vo5dtz7s0xawtve5wx2" timestamp="1372089964"&gt;1355&lt;/key&gt;&lt;key app="ENWeb" db-id="U@OyEgrYEugAAF8KjjY"&gt;366&lt;/key&gt;&lt;/foreign-keys&gt;&lt;ref-type name="Book"&gt;6&lt;/ref-type&gt;&lt;contributors&gt;&lt;authors&gt;&lt;author&gt;Spielberger, C. D.&lt;/author&gt;&lt;author&gt;Gorssuch, R, L.&lt;/author&gt;&lt;author&gt;Lushene, P, R.&lt;/author&gt;&lt;author&gt;Vagg, P, R.&lt;/author&gt;&lt;author&gt;Jacobs, G, A.&lt;/author&gt;&lt;/authors&gt;&lt;/contributors&gt;&lt;titles&gt;&lt;title&gt;Manual for the State-Trait Anxiety Inventory&lt;/title&gt;&lt;/titles&gt;&lt;dates&gt;&lt;year&gt;1983&lt;/year&gt;&lt;/dates&gt;&lt;publisher&gt;Consulting Psychologists Press, Inc.&lt;/publisher&gt;&lt;urls&gt;&lt;/urls&gt;&lt;/record&gt;&lt;/Cite&gt;&lt;/EndNote&gt;</w:instrText>
      </w:r>
      <w:r w:rsidR="00ED67D4" w:rsidRPr="006E7146">
        <w:fldChar w:fldCharType="separate"/>
      </w:r>
      <w:r w:rsidR="00ED67D4" w:rsidRPr="006E7146">
        <w:rPr>
          <w:noProof/>
          <w:vertAlign w:val="superscript"/>
        </w:rPr>
        <w:t>37</w:t>
      </w:r>
      <w:r w:rsidR="00ED67D4" w:rsidRPr="006E7146">
        <w:fldChar w:fldCharType="end"/>
      </w:r>
      <w:r w:rsidR="00ED67D4" w:rsidRPr="006E7146">
        <w:t xml:space="preserve"> in the low- v. high-risk strata were 31.5 (S.D.=8.45) v. 35.5 (S.D.=11.17) (Cohen’s d=0.40, p=0.001), for comparison of transformed scores. </w:t>
      </w:r>
      <w:bookmarkEnd w:id="9"/>
      <w:r w:rsidRPr="006E7146">
        <w:rPr>
          <w:rFonts w:cs="Times New Roman"/>
        </w:rPr>
        <w:t>Partner psychological abuse was assessed using</w:t>
      </w:r>
      <w:r w:rsidRPr="006E7146">
        <w:t xml:space="preserve"> </w:t>
      </w:r>
      <w:r w:rsidRPr="006E7146">
        <w:rPr>
          <w:rFonts w:cs="Times New Roman"/>
        </w:rPr>
        <w:t>a 20 binary-item questionnaire covering humiliating, demeaning or</w:t>
      </w:r>
      <w:r w:rsidRPr="006E7146">
        <w:t xml:space="preserve"> </w:t>
      </w:r>
      <w:r w:rsidRPr="006E7146">
        <w:rPr>
          <w:rFonts w:cs="Times New Roman"/>
        </w:rPr>
        <w:t>threatening utterances in the partner relationship during pregnancy</w:t>
      </w:r>
      <w:r w:rsidRPr="006E7146">
        <w:t xml:space="preserve"> </w:t>
      </w:r>
      <w:r w:rsidRPr="006E7146">
        <w:rPr>
          <w:rFonts w:cs="Times New Roman"/>
        </w:rPr>
        <w:t>and over the previous year</w:t>
      </w:r>
      <w:r w:rsidR="00C04799" w:rsidRPr="006E7146">
        <w:rPr>
          <w:rFonts w:cs="Times New Roman"/>
        </w:rPr>
        <w:t>,</w:t>
      </w:r>
      <w:r w:rsidRPr="006E7146">
        <w:rPr>
          <w:rFonts w:cs="Times New Roman"/>
        </w:rPr>
        <w:fldChar w:fldCharType="begin"/>
      </w:r>
      <w:r w:rsidR="004337E8" w:rsidRPr="006E7146">
        <w:rPr>
          <w:rFonts w:cs="Times New Roman"/>
        </w:rPr>
        <w:instrText xml:space="preserve"> ADDIN EN.CITE &lt;EndNote&gt;&lt;Cite&gt;&lt;Author&gt;Moffitt&lt;/Author&gt;&lt;Year&gt;1997&lt;/Year&gt;&lt;RecNum&gt;2385&lt;/RecNum&gt;&lt;DisplayText&gt;&lt;style face="superscript"&gt;36&lt;/style&gt;&lt;/DisplayText&gt;&lt;record&gt;&lt;rec-number&gt;2385&lt;/rec-number&gt;&lt;foreign-keys&gt;&lt;key app="EN" db-id="zap2pd0xqdpssxew0vo5dtz7s0xawtve5wx2" timestamp="1496418634"&gt;2385&lt;/key&gt;&lt;/foreign-keys&gt;&lt;ref-type name="Journal Article"&gt;17&lt;/ref-type&gt;&lt;contributors&gt;&lt;authors&gt;&lt;author&gt;Moffitt, T. E.&lt;/author&gt;&lt;author&gt;Caspi, A.&lt;/author&gt;&lt;author&gt;Krueger, R.&lt;/author&gt;&lt;author&gt;Magdol, L.&lt;/author&gt;&lt;author&gt;Margolin, G.&lt;/author&gt;&lt;author&gt;Silva, P.&lt;/author&gt;&lt;author&gt;Sydney, R.&lt;/author&gt;&lt;/authors&gt;&lt;/contributors&gt;&lt;titles&gt;&lt;title&gt;Do partners agree about abuse in their relationship?: A psychometric evaluation of interpartner agreement.&lt;/title&gt;&lt;secondary-title&gt;Psychological Assessment&lt;/secondary-title&gt;&lt;/titles&gt;&lt;periodical&gt;&lt;full-title&gt;Psychological Assessment&lt;/full-title&gt;&lt;/periodical&gt;&lt;pages&gt;47-56&lt;/pages&gt;&lt;volume&gt;9&lt;/volume&gt;&lt;number&gt;1&lt;/number&gt;&lt;dates&gt;&lt;year&gt;1997&lt;/year&gt;&lt;/dates&gt;&lt;urls&gt;&lt;/urls&gt;&lt;/record&gt;&lt;/Cite&gt;&lt;/EndNote&gt;</w:instrText>
      </w:r>
      <w:r w:rsidRPr="006E7146">
        <w:rPr>
          <w:rFonts w:cs="Times New Roman"/>
        </w:rPr>
        <w:fldChar w:fldCharType="separate"/>
      </w:r>
      <w:r w:rsidR="004337E8" w:rsidRPr="006E7146">
        <w:rPr>
          <w:rFonts w:cs="Times New Roman"/>
          <w:noProof/>
          <w:vertAlign w:val="superscript"/>
        </w:rPr>
        <w:t>36</w:t>
      </w:r>
      <w:r w:rsidRPr="006E7146">
        <w:rPr>
          <w:rFonts w:cs="Times New Roman"/>
        </w:rPr>
        <w:fldChar w:fldCharType="end"/>
      </w:r>
      <w:r w:rsidRPr="006E7146">
        <w:rPr>
          <w:rFonts w:cs="Times New Roman"/>
        </w:rPr>
        <w:t xml:space="preserve"> and has been described previously</w:t>
      </w:r>
      <w:r w:rsidR="00C04799" w:rsidRPr="006E7146">
        <w:rPr>
          <w:rFonts w:cs="Times New Roman"/>
        </w:rPr>
        <w:t>.</w:t>
      </w:r>
      <w:r w:rsidRPr="006E7146">
        <w:fldChar w:fldCharType="begin">
          <w:fldData xml:space="preserve">PEVuZE5vdGU+PENpdGU+PEF1dGhvcj5IaWxsPC9BdXRob3I+PFllYXI+MjAxMzwvWWVhcj48UmVj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</w:fldData>
        </w:fldChar>
      </w:r>
      <w:r w:rsidR="00ED67D4" w:rsidRPr="006E7146">
        <w:instrText xml:space="preserve"> ADDIN EN.CITE </w:instrText>
      </w:r>
      <w:r w:rsidR="00ED67D4" w:rsidRPr="006E7146">
        <w:fldChar w:fldCharType="begin">
          <w:fldData xml:space="preserve">PEVuZE5vdGU+PENpdGU+PEF1dGhvcj5IaWxsPC9BdXRob3I+PFllYXI+MjAxMzwvWWVhcj48UmVj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</w:fldData>
        </w:fldChar>
      </w:r>
      <w:r w:rsidR="00ED67D4" w:rsidRPr="006E7146">
        <w:instrText xml:space="preserve"> ADDIN EN.CITE.DATA </w:instrText>
      </w:r>
      <w:r w:rsidR="00ED67D4" w:rsidRPr="006E7146">
        <w:fldChar w:fldCharType="end"/>
      </w:r>
      <w:r w:rsidRPr="006E7146">
        <w:fldChar w:fldCharType="separate"/>
      </w:r>
      <w:r w:rsidR="00ED67D4" w:rsidRPr="006E7146">
        <w:rPr>
          <w:noProof/>
          <w:vertAlign w:val="superscript"/>
        </w:rPr>
        <w:t>38</w:t>
      </w:r>
      <w:r w:rsidRPr="006E7146">
        <w:fldChar w:fldCharType="end"/>
      </w:r>
      <w:r w:rsidRPr="006E7146">
        <w:rPr>
          <w:rFonts w:cs="Times New Roman"/>
        </w:rPr>
        <w:t xml:space="preserve"> Participants first rated these items about their own behavior towards</w:t>
      </w:r>
      <w:r w:rsidRPr="006E7146">
        <w:t xml:space="preserve"> </w:t>
      </w:r>
      <w:r w:rsidRPr="006E7146">
        <w:rPr>
          <w:rFonts w:cs="Times New Roman"/>
        </w:rPr>
        <w:t>their partner, and then about their partner's behavior towards</w:t>
      </w:r>
      <w:r w:rsidRPr="006E7146">
        <w:t xml:space="preserve"> </w:t>
      </w:r>
      <w:r w:rsidRPr="006E7146">
        <w:rPr>
          <w:rFonts w:cs="Times New Roman"/>
        </w:rPr>
        <w:t xml:space="preserve">them. </w:t>
      </w:r>
      <w:bookmarkStart w:id="10" w:name="_Hlk503338716"/>
      <w:r w:rsidRPr="006E7146">
        <w:rPr>
          <w:rFonts w:cs="Times New Roman"/>
        </w:rPr>
        <w:t>The stratification was based upon the highest</w:t>
      </w:r>
      <w:r w:rsidR="00935E02" w:rsidRPr="006E7146">
        <w:rPr>
          <w:rFonts w:cs="Times New Roman"/>
        </w:rPr>
        <w:t xml:space="preserve"> scores</w:t>
      </w:r>
      <w:r w:rsidRPr="006E7146">
        <w:rPr>
          <w:rFonts w:cs="Times New Roman"/>
        </w:rPr>
        <w:t xml:space="preserve"> of the partner to participant </w:t>
      </w:r>
      <w:r w:rsidR="00935E02" w:rsidRPr="006E7146">
        <w:rPr>
          <w:rFonts w:cs="Times New Roman"/>
        </w:rPr>
        <w:t>or</w:t>
      </w:r>
      <w:r w:rsidRPr="006E7146">
        <w:rPr>
          <w:rFonts w:cs="Times New Roman"/>
        </w:rPr>
        <w:t xml:space="preserve"> participant to partner scores for each family</w:t>
      </w:r>
      <w:r w:rsidR="003B1456" w:rsidRPr="006E7146">
        <w:rPr>
          <w:rFonts w:cs="Times New Roman"/>
        </w:rPr>
        <w:t xml:space="preserve">, and this variable was used to </w:t>
      </w:r>
      <w:r w:rsidR="00352E5D" w:rsidRPr="006E7146">
        <w:rPr>
          <w:rFonts w:cs="Times New Roman"/>
        </w:rPr>
        <w:t xml:space="preserve">stratify the sample and </w:t>
      </w:r>
      <w:r w:rsidR="003B1456" w:rsidRPr="006E7146">
        <w:rPr>
          <w:rFonts w:cs="Times New Roman"/>
        </w:rPr>
        <w:t>create the population weights for analysis</w:t>
      </w:r>
      <w:r w:rsidRPr="006E7146">
        <w:rPr>
          <w:rFonts w:cs="Times New Roman"/>
        </w:rPr>
        <w:t>.</w:t>
      </w:r>
      <w:bookmarkEnd w:id="10"/>
    </w:p>
    <w:p w14:paraId="4E57420B" w14:textId="77777777" w:rsidR="00137241" w:rsidRPr="006E7146" w:rsidRDefault="00137241" w:rsidP="00B56E55">
      <w:pPr>
        <w:spacing w:line="480" w:lineRule="auto"/>
        <w:ind w:right="-631"/>
        <w:jc w:val="both"/>
        <w:rPr>
          <w:i/>
        </w:rPr>
      </w:pPr>
    </w:p>
    <w:p w14:paraId="7F7E7139" w14:textId="32AF812A" w:rsidR="00E72BA5" w:rsidRPr="006E7146" w:rsidRDefault="00E72BA5" w:rsidP="00137241">
      <w:pPr>
        <w:spacing w:line="480" w:lineRule="auto"/>
        <w:ind w:left="-567" w:right="-631"/>
        <w:jc w:val="both"/>
        <w:rPr>
          <w:i/>
        </w:rPr>
      </w:pPr>
      <w:r w:rsidRPr="006E7146">
        <w:rPr>
          <w:i/>
        </w:rPr>
        <w:t>Statistical analysis</w:t>
      </w:r>
    </w:p>
    <w:p w14:paraId="15029878" w14:textId="6F3922CF" w:rsidR="005A7C35" w:rsidRPr="006E7146" w:rsidRDefault="00E72BA5" w:rsidP="006E7146">
      <w:pPr>
        <w:spacing w:line="480" w:lineRule="auto"/>
        <w:ind w:left="-567" w:right="-631"/>
        <w:jc w:val="both"/>
      </w:pPr>
      <w:r w:rsidRPr="006E7146">
        <w:t>The two-phase stratified sample design allows estimates to be reported for the general population by applying weights. Inverse probability weights were constructed that took acc</w:t>
      </w:r>
      <w:r w:rsidR="00B44E6E" w:rsidRPr="006E7146">
        <w:t>o</w:t>
      </w:r>
      <w:r w:rsidRPr="006E7146">
        <w:t xml:space="preserve">unt of the sample design stratification factor and variables associated with response and attrition: </w:t>
      </w:r>
      <w:r w:rsidR="00210824" w:rsidRPr="006E7146">
        <w:t xml:space="preserve">maternal age, depression, and smoking in pregnancy, years of education, marital status and the deprivation index for the mother’s home neighborhood. The analysis method compensates for differential selection and response, the stratified sampling and the weighting </w:t>
      </w:r>
      <w:r w:rsidR="00210824" w:rsidRPr="006E7146">
        <w:lastRenderedPageBreak/>
        <w:t xml:space="preserve">working as a pair, to </w:t>
      </w:r>
      <w:r w:rsidR="008C1F7B" w:rsidRPr="006E7146">
        <w:t>give population estimates</w:t>
      </w:r>
      <w:r w:rsidR="00210824" w:rsidRPr="006E7146">
        <w:t>. Test statistics and confidence intervals for weighted means, and regression estimates, were based on survey adjusted Wald tests (t-tests if single degr</w:t>
      </w:r>
      <w:r w:rsidR="008F5692" w:rsidRPr="006E7146">
        <w:t>ees of freedom (</w:t>
      </w:r>
      <w:proofErr w:type="spellStart"/>
      <w:r w:rsidR="008F5692" w:rsidRPr="006E7146">
        <w:t>df</w:t>
      </w:r>
      <w:proofErr w:type="spellEnd"/>
      <w:r w:rsidR="008F5692" w:rsidRPr="006E7146">
        <w:t xml:space="preserve">) or F-tests if multiple </w:t>
      </w:r>
      <w:proofErr w:type="spellStart"/>
      <w:r w:rsidR="008F5692" w:rsidRPr="006E7146">
        <w:t>df</w:t>
      </w:r>
      <w:proofErr w:type="spellEnd"/>
      <w:r w:rsidR="00210824" w:rsidRPr="006E7146">
        <w:t>) using the robust ‘sandwich’ estimator of the parameter covariance matrix</w:t>
      </w:r>
      <w:r w:rsidR="00C04799" w:rsidRPr="006E7146">
        <w:t>.</w:t>
      </w:r>
      <w:r w:rsidR="00941506" w:rsidRPr="006E7146">
        <w:fldChar w:fldCharType="begin"/>
      </w:r>
      <w:r w:rsidR="00ED67D4" w:rsidRPr="006E7146">
        <w:instrText xml:space="preserve"> ADDIN EN.CITE &lt;EndNote&gt;&lt;Cite&gt;&lt;Author&gt;Binder&lt;/Author&gt;&lt;Year&gt;1983&lt;/Year&gt;&lt;RecNum&gt;2544&lt;/RecNum&gt;&lt;DisplayText&gt;&lt;style face="superscript"&gt;39&lt;/style&gt;&lt;/DisplayText&gt;&lt;record&gt;&lt;rec-number&gt;2544&lt;/rec-number&gt;&lt;foreign-keys&gt;&lt;key app="EN" db-id="zap2pd0xqdpssxew0vo5dtz7s0xawtve5wx2" timestamp="1501239236"&gt;2544&lt;/key&gt;&lt;/foreign-keys&gt;&lt;ref-type name="Journal Article"&gt;17&lt;/ref-type&gt;&lt;contributors&gt;&lt;authors&gt;&lt;author&gt;Binder, D. A.&lt;/author&gt;&lt;/authors&gt;&lt;/contributors&gt;&lt;titles&gt;&lt;title&gt;On the variances of asymptotically normal estimators from complex surveys&lt;/title&gt;&lt;secondary-title&gt;International Statistical Review&lt;/secondary-title&gt;&lt;/titles&gt;&lt;periodical&gt;&lt;full-title&gt;International Statistical Review&lt;/full-title&gt;&lt;/periodical&gt;&lt;pages&gt;279-292&lt;/pages&gt;&lt;volume&gt;51&lt;/volume&gt;&lt;dates&gt;&lt;year&gt;1983&lt;/year&gt;&lt;/dates&gt;&lt;urls&gt;&lt;/urls&gt;&lt;/record&gt;&lt;/Cite&gt;&lt;/EndNote&gt;</w:instrText>
      </w:r>
      <w:r w:rsidR="00941506" w:rsidRPr="006E7146">
        <w:fldChar w:fldCharType="separate"/>
      </w:r>
      <w:r w:rsidR="00ED67D4" w:rsidRPr="006E7146">
        <w:rPr>
          <w:noProof/>
          <w:vertAlign w:val="superscript"/>
        </w:rPr>
        <w:t>39</w:t>
      </w:r>
      <w:r w:rsidR="00941506" w:rsidRPr="006E7146">
        <w:fldChar w:fldCharType="end"/>
      </w:r>
      <w:r w:rsidR="00210824" w:rsidRPr="006E7146">
        <w:t xml:space="preserve"> Models used for inference analyzed the birth weight or gestational age variables using linear regression. Maternal prenatal cortisol, infant </w:t>
      </w:r>
      <w:r w:rsidR="008C1F7B" w:rsidRPr="006E7146">
        <w:t>sex</w:t>
      </w:r>
      <w:r w:rsidR="00210824" w:rsidRPr="006E7146">
        <w:t xml:space="preserve">, and a prenatal cortisol*infant </w:t>
      </w:r>
      <w:r w:rsidR="008C1F7B" w:rsidRPr="006E7146">
        <w:t>sex</w:t>
      </w:r>
      <w:r w:rsidR="00210824" w:rsidRPr="006E7146">
        <w:t xml:space="preserve"> interaction were used as main predictors in analyses.</w:t>
      </w:r>
      <w:r w:rsidR="001E78C7" w:rsidRPr="006E7146">
        <w:t xml:space="preserve"> Interaction terms were created using standardized, centered variables.</w:t>
      </w:r>
      <w:r w:rsidR="00210824" w:rsidRPr="006E7146">
        <w:t xml:space="preserve"> </w:t>
      </w:r>
      <w:bookmarkStart w:id="11" w:name="_Hlk498096681"/>
      <w:bookmarkStart w:id="12" w:name="_Hlk507491649"/>
      <w:r w:rsidR="00210824" w:rsidRPr="006E7146">
        <w:t xml:space="preserve">Maternal prenatal smoking </w:t>
      </w:r>
      <w:r w:rsidR="001A6993" w:rsidRPr="006E7146">
        <w:t>was included as a confounder in all regression analyses</w:t>
      </w:r>
      <w:r w:rsidR="00C763D0" w:rsidRPr="006E7146">
        <w:t xml:space="preserve">. </w:t>
      </w:r>
      <w:bookmarkStart w:id="13" w:name="_Hlk507490151"/>
      <w:r w:rsidR="00CE4237">
        <w:t xml:space="preserve">Smoking status was included as a binary variable, and participants who did smoke reported whether they smoked more or less than 10 cigarettes per day. </w:t>
      </w:r>
      <w:r w:rsidR="00C763D0" w:rsidRPr="006E7146">
        <w:t xml:space="preserve">65 participants (27%) reported smoking in pregnancy, however </w:t>
      </w:r>
      <w:r w:rsidR="00036AD5" w:rsidRPr="006E7146">
        <w:t xml:space="preserve">of these only 6 women reported smoking 10 or more cigarettes per </w:t>
      </w:r>
      <w:r w:rsidR="00212A59" w:rsidRPr="006E7146">
        <w:t>day</w:t>
      </w:r>
      <w:r w:rsidR="00036AD5" w:rsidRPr="006E7146">
        <w:t>, which was too few to examine effects of how much participants smoked on birth weight</w:t>
      </w:r>
      <w:bookmarkEnd w:id="12"/>
      <w:r w:rsidR="00210824" w:rsidRPr="006E7146">
        <w:t>.</w:t>
      </w:r>
      <w:r w:rsidR="001A6993" w:rsidRPr="006E7146">
        <w:t xml:space="preserve"> </w:t>
      </w:r>
      <w:bookmarkEnd w:id="13"/>
      <w:r w:rsidR="001A6993" w:rsidRPr="006E7146">
        <w:t>We also considered the following maternal variables as conf</w:t>
      </w:r>
      <w:r w:rsidR="00B56E55" w:rsidRPr="006E7146">
        <w:t>ounders in initial analyses: body-mass index</w:t>
      </w:r>
      <w:r w:rsidR="001A6993" w:rsidRPr="006E7146">
        <w:t>, age, education and area deprivation. However, none of these confounders were significant predictors of birth weight (corr</w:t>
      </w:r>
      <w:r w:rsidR="00B56E55" w:rsidRPr="006E7146">
        <w:t>ected for gestational age), and were therefore removed from the remaining analyses because the continued inclusion of so many non-significant confounders was not considered helpful in a sample of this size</w:t>
      </w:r>
      <w:r w:rsidR="001A6993" w:rsidRPr="006E7146">
        <w:t xml:space="preserve">. </w:t>
      </w:r>
      <w:bookmarkEnd w:id="11"/>
      <w:r w:rsidR="00210824" w:rsidRPr="006E7146">
        <w:t xml:space="preserve">Weights were calculated for each model separately and a form of stabilized weight was used that removed weight variability associated with the conditioning covariates. To assist in interpretation, associations estimated by simple unweighted regressions have been displayed graphically. </w:t>
      </w:r>
      <w:r w:rsidR="00105535" w:rsidRPr="006E7146">
        <w:rPr>
          <w:rFonts w:cs="Lucida Grande"/>
        </w:rPr>
        <w:t xml:space="preserve">In previous publications using data from the same cohort and another independent cohort, we reported that maternal </w:t>
      </w:r>
      <w:proofErr w:type="spellStart"/>
      <w:r w:rsidR="00105535" w:rsidRPr="006E7146">
        <w:rPr>
          <w:rFonts w:cs="Lucida Grande"/>
        </w:rPr>
        <w:t>LogAUC</w:t>
      </w:r>
      <w:proofErr w:type="spellEnd"/>
      <w:r w:rsidR="00105535" w:rsidRPr="006E7146">
        <w:rPr>
          <w:rFonts w:cs="Lucida Grande"/>
        </w:rPr>
        <w:t xml:space="preserve"> cortisol and cortisol sampled on waking predicted infant negative emotionality in a sex-dependent manner, however samples taken 30 minutes after waking and during the evening did not.</w:t>
      </w:r>
      <w:r w:rsidR="00105535" w:rsidRPr="006E7146">
        <w:rPr>
          <w:rFonts w:cs="Lucida Grande"/>
        </w:rPr>
        <w:fldChar w:fldCharType="begin">
          <w:fldData xml:space="preserve">PEVuZE5vdGU+PENpdGU+PEF1dGhvcj5CcmFpdGh3YWl0ZTwvQXV0aG9yPjxZZWFyPjIwMTc8L1ll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</w:fldData>
        </w:fldChar>
      </w:r>
      <w:r w:rsidR="00105535" w:rsidRPr="006E7146">
        <w:rPr>
          <w:rFonts w:cs="Lucida Grande"/>
        </w:rPr>
        <w:instrText xml:space="preserve"> ADDIN EN.CITE </w:instrText>
      </w:r>
      <w:r w:rsidR="00105535" w:rsidRPr="006E7146">
        <w:rPr>
          <w:rFonts w:cs="Lucida Grande"/>
        </w:rPr>
        <w:fldChar w:fldCharType="begin">
          <w:fldData xml:space="preserve">PEVuZE5vdGU+PENpdGU+PEF1dGhvcj5CcmFpdGh3YWl0ZTwvQXV0aG9yPjxZZWFyPjIwMTc8L1ll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</w:fldData>
        </w:fldChar>
      </w:r>
      <w:r w:rsidR="00105535" w:rsidRPr="006E7146">
        <w:rPr>
          <w:rFonts w:cs="Lucida Grande"/>
        </w:rPr>
        <w:instrText xml:space="preserve"> ADDIN EN.CITE.DATA </w:instrText>
      </w:r>
      <w:r w:rsidR="00105535" w:rsidRPr="006E7146">
        <w:rPr>
          <w:rFonts w:cs="Lucida Grande"/>
        </w:rPr>
      </w:r>
      <w:r w:rsidR="00105535" w:rsidRPr="006E7146">
        <w:rPr>
          <w:rFonts w:cs="Lucida Grande"/>
        </w:rPr>
        <w:fldChar w:fldCharType="end"/>
      </w:r>
      <w:r w:rsidR="00105535" w:rsidRPr="006E7146">
        <w:rPr>
          <w:rFonts w:cs="Lucida Grande"/>
        </w:rPr>
      </w:r>
      <w:r w:rsidR="00105535" w:rsidRPr="006E7146">
        <w:rPr>
          <w:rFonts w:cs="Lucida Grande"/>
        </w:rPr>
        <w:fldChar w:fldCharType="separate"/>
      </w:r>
      <w:r w:rsidR="00105535" w:rsidRPr="006E7146">
        <w:rPr>
          <w:rFonts w:cs="Lucida Grande"/>
          <w:noProof/>
          <w:vertAlign w:val="superscript"/>
        </w:rPr>
        <w:t>26</w:t>
      </w:r>
      <w:r w:rsidR="00105535" w:rsidRPr="006E7146">
        <w:rPr>
          <w:rFonts w:cs="Lucida Grande"/>
        </w:rPr>
        <w:fldChar w:fldCharType="end"/>
      </w:r>
      <w:r w:rsidR="00105535" w:rsidRPr="006E7146">
        <w:rPr>
          <w:rFonts w:cs="Lucida Grande"/>
        </w:rPr>
        <w:t xml:space="preserve"> In the current study we examined whether such time of day effects were also evident in relation to birth weight by testing the prediction from maternal cortisol sampled at the </w:t>
      </w:r>
      <w:r w:rsidR="00105535" w:rsidRPr="006E7146">
        <w:rPr>
          <w:rFonts w:cs="Lucida Grande"/>
        </w:rPr>
        <w:lastRenderedPageBreak/>
        <w:t xml:space="preserve">three time points to birth weight and gestational age, in interaction with infant sex. </w:t>
      </w:r>
      <w:r w:rsidR="00210824" w:rsidRPr="006E7146">
        <w:t>Analy</w:t>
      </w:r>
      <w:r w:rsidR="005A7C35" w:rsidRPr="006E7146">
        <w:t>ses were undertaken in STATA 14.</w:t>
      </w:r>
      <w:r w:rsidR="005A7C35" w:rsidRPr="006E7146">
        <w:rPr>
          <w:b/>
        </w:rPr>
        <w:br w:type="page"/>
      </w:r>
    </w:p>
    <w:p w14:paraId="10E3609D" w14:textId="0D12603C" w:rsidR="00A61E5A" w:rsidRPr="006E7146" w:rsidRDefault="00A61E5A" w:rsidP="008D1581">
      <w:pPr>
        <w:spacing w:line="480" w:lineRule="auto"/>
        <w:ind w:left="-567" w:right="-631"/>
        <w:jc w:val="both"/>
        <w:rPr>
          <w:b/>
        </w:rPr>
      </w:pPr>
      <w:r w:rsidRPr="006E7146">
        <w:rPr>
          <w:b/>
        </w:rPr>
        <w:lastRenderedPageBreak/>
        <w:t>Results</w:t>
      </w:r>
    </w:p>
    <w:p w14:paraId="6038739C" w14:textId="77777777" w:rsidR="00DA0DBC" w:rsidRPr="006E7146" w:rsidRDefault="00DA0DBC" w:rsidP="008D1581">
      <w:pPr>
        <w:spacing w:line="480" w:lineRule="auto"/>
        <w:ind w:left="-567" w:right="-631"/>
        <w:jc w:val="both"/>
        <w:rPr>
          <w:i/>
        </w:rPr>
      </w:pPr>
      <w:r w:rsidRPr="006E7146">
        <w:rPr>
          <w:i/>
        </w:rPr>
        <w:t>Demographics</w:t>
      </w:r>
    </w:p>
    <w:p w14:paraId="30BA3B0C" w14:textId="389A65C2" w:rsidR="00D0799C" w:rsidRPr="006E7146" w:rsidRDefault="00F1633F" w:rsidP="008D1581">
      <w:pPr>
        <w:spacing w:line="480" w:lineRule="auto"/>
        <w:ind w:left="-567" w:right="-631"/>
        <w:jc w:val="both"/>
      </w:pPr>
      <w:r w:rsidRPr="006E7146">
        <w:t>M</w:t>
      </w:r>
      <w:r w:rsidR="00D0799C" w:rsidRPr="006E7146">
        <w:t xml:space="preserve">eans and percentages split by </w:t>
      </w:r>
      <w:r w:rsidR="008C1F7B" w:rsidRPr="006E7146">
        <w:t>sex</w:t>
      </w:r>
      <w:r w:rsidR="00D0799C" w:rsidRPr="006E7146">
        <w:t xml:space="preserve"> for the birth weight, gestational age, maternal cortisol and confounding variables for the </w:t>
      </w:r>
      <w:r w:rsidR="00993FB4" w:rsidRPr="006E7146">
        <w:t>intensive</w:t>
      </w:r>
      <w:r w:rsidR="00D0799C" w:rsidRPr="006E7146">
        <w:t xml:space="preserve"> sample</w:t>
      </w:r>
      <w:r w:rsidR="00993FB4" w:rsidRPr="006E7146">
        <w:t xml:space="preserve"> with maternal cortisol data</w:t>
      </w:r>
      <w:r w:rsidRPr="006E7146">
        <w:t xml:space="preserve"> are shown in </w:t>
      </w:r>
      <w:r w:rsidRPr="006E7146">
        <w:rPr>
          <w:b/>
        </w:rPr>
        <w:t>Table 1</w:t>
      </w:r>
      <w:r w:rsidR="00D0799C" w:rsidRPr="006E7146">
        <w:t xml:space="preserve">. </w:t>
      </w:r>
      <w:r w:rsidR="001E5309" w:rsidRPr="006E7146">
        <w:t xml:space="preserve">None of the variables differed significantly by infant sex (all p-values &gt; 0.05). </w:t>
      </w:r>
    </w:p>
    <w:p w14:paraId="491C6EA4" w14:textId="77777777" w:rsidR="00DA0DBC" w:rsidRPr="006E7146" w:rsidRDefault="00DA0DBC" w:rsidP="00F4057C">
      <w:pPr>
        <w:spacing w:line="480" w:lineRule="auto"/>
        <w:ind w:right="-631"/>
        <w:jc w:val="both"/>
      </w:pPr>
    </w:p>
    <w:p w14:paraId="62CD7446" w14:textId="1B81766C" w:rsidR="00DA0DBC" w:rsidRPr="006E7146" w:rsidRDefault="00DA0DBC" w:rsidP="008D1581">
      <w:pPr>
        <w:spacing w:line="480" w:lineRule="auto"/>
        <w:ind w:left="-567" w:right="-631"/>
        <w:jc w:val="both"/>
        <w:rPr>
          <w:i/>
        </w:rPr>
      </w:pPr>
      <w:r w:rsidRPr="006E7146">
        <w:rPr>
          <w:i/>
        </w:rPr>
        <w:t>Pre</w:t>
      </w:r>
      <w:r w:rsidR="008D1581" w:rsidRPr="006E7146">
        <w:rPr>
          <w:i/>
        </w:rPr>
        <w:t xml:space="preserve">natal cortisol and </w:t>
      </w:r>
      <w:r w:rsidRPr="006E7146">
        <w:rPr>
          <w:i/>
        </w:rPr>
        <w:t xml:space="preserve">birth weight </w:t>
      </w:r>
    </w:p>
    <w:p w14:paraId="12F7B2AD" w14:textId="59B18C8F" w:rsidR="00B34F75" w:rsidRPr="006E7146" w:rsidRDefault="00F1633F" w:rsidP="00B34F75">
      <w:pPr>
        <w:spacing w:line="480" w:lineRule="auto"/>
        <w:ind w:left="-567" w:right="-631"/>
        <w:jc w:val="both"/>
      </w:pPr>
      <w:r w:rsidRPr="006E7146">
        <w:t>T</w:t>
      </w:r>
      <w:r w:rsidR="00823223" w:rsidRPr="006E7146">
        <w:t>he results of the weighted regression model used to predict the birth weight variable, corrected for gestational age</w:t>
      </w:r>
      <w:r w:rsidRPr="006E7146">
        <w:t xml:space="preserve">, are summarized in </w:t>
      </w:r>
      <w:r w:rsidRPr="006E7146">
        <w:rPr>
          <w:b/>
        </w:rPr>
        <w:t>Table 2</w:t>
      </w:r>
      <w:r w:rsidR="00823223" w:rsidRPr="006E7146">
        <w:t xml:space="preserve">. </w:t>
      </w:r>
      <w:r w:rsidR="0019442F" w:rsidRPr="006E7146">
        <w:t xml:space="preserve">In regression model 1, </w:t>
      </w:r>
      <w:r w:rsidR="00244FEB" w:rsidRPr="006E7146">
        <w:t xml:space="preserve">there was no </w:t>
      </w:r>
      <w:r w:rsidR="0019442F" w:rsidRPr="006E7146">
        <w:t>significant effect of infant sex on birt</w:t>
      </w:r>
      <w:r w:rsidR="00244FEB" w:rsidRPr="006E7146">
        <w:t>h weight (Beta=-0.</w:t>
      </w:r>
      <w:r w:rsidR="00F82E9B" w:rsidRPr="006E7146">
        <w:t>121</w:t>
      </w:r>
      <w:r w:rsidR="00244FEB" w:rsidRPr="006E7146">
        <w:t>, p=0.</w:t>
      </w:r>
      <w:r w:rsidR="00F82E9B" w:rsidRPr="006E7146">
        <w:t>093</w:t>
      </w:r>
      <w:r w:rsidR="00D25945" w:rsidRPr="006E7146">
        <w:t xml:space="preserve">), </w:t>
      </w:r>
      <w:r w:rsidR="00244FEB" w:rsidRPr="006E7146">
        <w:t>and m</w:t>
      </w:r>
      <w:r w:rsidR="0019442F" w:rsidRPr="006E7146">
        <w:t>aternal log AUC cortisol did not individua</w:t>
      </w:r>
      <w:r w:rsidR="00244FEB" w:rsidRPr="006E7146">
        <w:t>lly predict infant birth weight (Beta=0.</w:t>
      </w:r>
      <w:r w:rsidR="00F82E9B" w:rsidRPr="006E7146">
        <w:t>026</w:t>
      </w:r>
      <w:r w:rsidR="00244FEB" w:rsidRPr="006E7146">
        <w:t>, p=0.</w:t>
      </w:r>
      <w:r w:rsidR="00F82E9B" w:rsidRPr="006E7146">
        <w:t>707</w:t>
      </w:r>
      <w:r w:rsidR="00244FEB" w:rsidRPr="006E7146">
        <w:t>). H</w:t>
      </w:r>
      <w:r w:rsidR="0019442F" w:rsidRPr="006E7146">
        <w:t>owever</w:t>
      </w:r>
      <w:r w:rsidR="00244FEB" w:rsidRPr="006E7146">
        <w:t>,</w:t>
      </w:r>
      <w:r w:rsidR="0019442F" w:rsidRPr="006E7146">
        <w:t xml:space="preserve"> there was a significant prediction from the maternal cortisol interaction with infant sex (Beta=</w:t>
      </w:r>
      <w:r w:rsidR="00244FEB" w:rsidRPr="006E7146">
        <w:t>-0.1</w:t>
      </w:r>
      <w:r w:rsidR="00F82E9B" w:rsidRPr="006E7146">
        <w:t>51</w:t>
      </w:r>
      <w:r w:rsidR="00244FEB" w:rsidRPr="006E7146">
        <w:t>, p=0.0</w:t>
      </w:r>
      <w:r w:rsidR="00F82E9B" w:rsidRPr="006E7146">
        <w:t>29</w:t>
      </w:r>
      <w:r w:rsidR="0019442F" w:rsidRPr="006E7146">
        <w:t xml:space="preserve">). </w:t>
      </w:r>
      <w:r w:rsidR="000F54E1" w:rsidRPr="006E7146">
        <w:t>M</w:t>
      </w:r>
      <w:r w:rsidR="0019442F" w:rsidRPr="006E7146">
        <w:t xml:space="preserve">odel 2 shows the results of the analyses for males and females separately. For males, maternal prenatal cortisol </w:t>
      </w:r>
      <w:r w:rsidR="00F4057C" w:rsidRPr="006E7146">
        <w:t xml:space="preserve">significantly </w:t>
      </w:r>
      <w:r w:rsidR="0019442F" w:rsidRPr="006E7146">
        <w:t>predicted</w:t>
      </w:r>
      <w:r w:rsidR="00F4057C" w:rsidRPr="006E7146">
        <w:t xml:space="preserve"> birth weight, and the associ</w:t>
      </w:r>
      <w:r w:rsidR="00244FEB" w:rsidRPr="006E7146">
        <w:t>ation was positive (Beta=0.</w:t>
      </w:r>
      <w:r w:rsidR="00F82E9B" w:rsidRPr="006E7146">
        <w:t>167</w:t>
      </w:r>
      <w:r w:rsidR="00244FEB" w:rsidRPr="006E7146">
        <w:t>, p=0.0</w:t>
      </w:r>
      <w:r w:rsidR="00F82E9B" w:rsidRPr="006E7146">
        <w:t>36</w:t>
      </w:r>
      <w:r w:rsidR="00F4057C" w:rsidRPr="006E7146">
        <w:t xml:space="preserve">), indicating that increased cortisol </w:t>
      </w:r>
      <w:r w:rsidR="00FE4405" w:rsidRPr="006E7146">
        <w:t>was</w:t>
      </w:r>
      <w:r w:rsidR="00F4057C" w:rsidRPr="006E7146">
        <w:t xml:space="preserve"> associated with increased birth weight. In females there was a negative association between pren</w:t>
      </w:r>
      <w:r w:rsidR="00152C7A" w:rsidRPr="006E7146">
        <w:t>atal cortisol and birth weight</w:t>
      </w:r>
      <w:r w:rsidR="00F4057C" w:rsidRPr="006E7146">
        <w:t>, however this did not reach stati</w:t>
      </w:r>
      <w:r w:rsidR="00244FEB" w:rsidRPr="006E7146">
        <w:t>stical significance</w:t>
      </w:r>
      <w:r w:rsidR="00F4057C" w:rsidRPr="006E7146">
        <w:t xml:space="preserve">. </w:t>
      </w:r>
    </w:p>
    <w:p w14:paraId="47CB6109" w14:textId="77777777" w:rsidR="00B34F75" w:rsidRPr="006E7146" w:rsidRDefault="00B34F75" w:rsidP="00B34F75">
      <w:pPr>
        <w:spacing w:line="480" w:lineRule="auto"/>
        <w:ind w:left="-567" w:right="-631"/>
        <w:jc w:val="both"/>
      </w:pPr>
    </w:p>
    <w:p w14:paraId="63AF54E0" w14:textId="7A5D7440" w:rsidR="00F4057C" w:rsidRPr="006E7146" w:rsidRDefault="004B3A8B" w:rsidP="00B34F75">
      <w:pPr>
        <w:spacing w:line="480" w:lineRule="auto"/>
        <w:ind w:left="-567" w:right="-631"/>
        <w:jc w:val="both"/>
      </w:pPr>
      <w:r w:rsidRPr="006E7146">
        <w:t xml:space="preserve">In the current study we </w:t>
      </w:r>
      <w:r w:rsidR="004D669E" w:rsidRPr="006E7146">
        <w:t xml:space="preserve">also </w:t>
      </w:r>
      <w:r w:rsidRPr="006E7146">
        <w:t xml:space="preserve">tested </w:t>
      </w:r>
      <w:r w:rsidR="004D669E" w:rsidRPr="006E7146">
        <w:t xml:space="preserve">whether </w:t>
      </w:r>
      <w:r w:rsidRPr="006E7146">
        <w:t>time-of-day effects were evident in the pre</w:t>
      </w:r>
      <w:r w:rsidR="00E55E78" w:rsidRPr="006E7146">
        <w:t xml:space="preserve">diction of infant birth weight, and these results are summarized in </w:t>
      </w:r>
      <w:r w:rsidR="00E55E78" w:rsidRPr="006E7146">
        <w:rPr>
          <w:b/>
        </w:rPr>
        <w:t>Table 3</w:t>
      </w:r>
      <w:r w:rsidR="00E55E78" w:rsidRPr="006E7146">
        <w:t>. The maternal cortisol measures taken on awakening and 30 minutes after awakening predicted infant birth weight in interaction</w:t>
      </w:r>
      <w:r w:rsidR="00181024" w:rsidRPr="006E7146">
        <w:t xml:space="preserve"> with sex (Beta=-0.1</w:t>
      </w:r>
      <w:r w:rsidR="00F82E9B" w:rsidRPr="006E7146">
        <w:t>50</w:t>
      </w:r>
      <w:r w:rsidR="00181024" w:rsidRPr="006E7146">
        <w:t>, p=0.01</w:t>
      </w:r>
      <w:r w:rsidR="00F82E9B" w:rsidRPr="006E7146">
        <w:t>5</w:t>
      </w:r>
      <w:r w:rsidR="00181024" w:rsidRPr="006E7146">
        <w:t xml:space="preserve"> and Beta=-0.1</w:t>
      </w:r>
      <w:r w:rsidR="00F82E9B" w:rsidRPr="006E7146">
        <w:t>72</w:t>
      </w:r>
      <w:r w:rsidR="00181024" w:rsidRPr="006E7146">
        <w:t>, p=0.0</w:t>
      </w:r>
      <w:r w:rsidR="00F82E9B" w:rsidRPr="006E7146">
        <w:t>36</w:t>
      </w:r>
      <w:r w:rsidR="00E55E78" w:rsidRPr="006E7146">
        <w:t xml:space="preserve"> respectively). When considered individually, both maternal cortisol </w:t>
      </w:r>
      <w:r w:rsidR="0028775C" w:rsidRPr="006E7146">
        <w:t xml:space="preserve">on waking </w:t>
      </w:r>
      <w:r w:rsidR="00E55E78" w:rsidRPr="006E7146">
        <w:t>and cortisol sampled 30 minutes after awakening significantly predicted male birth weight, and the associations were positive (Beta=</w:t>
      </w:r>
      <w:r w:rsidR="00181024" w:rsidRPr="006E7146">
        <w:t>0.2</w:t>
      </w:r>
      <w:r w:rsidR="00F82E9B" w:rsidRPr="006E7146">
        <w:t>06</w:t>
      </w:r>
      <w:r w:rsidR="00181024" w:rsidRPr="006E7146">
        <w:t>, p=0.0</w:t>
      </w:r>
      <w:r w:rsidR="00F82E9B" w:rsidRPr="006E7146">
        <w:t>30</w:t>
      </w:r>
      <w:r w:rsidR="00181024" w:rsidRPr="006E7146">
        <w:t xml:space="preserve"> and Beta=0.2</w:t>
      </w:r>
      <w:r w:rsidR="00F82E9B" w:rsidRPr="006E7146">
        <w:t>14</w:t>
      </w:r>
      <w:r w:rsidR="00181024" w:rsidRPr="006E7146">
        <w:t>, p-0.021</w:t>
      </w:r>
      <w:r w:rsidR="001F6074" w:rsidRPr="006E7146">
        <w:t xml:space="preserve"> respectively), indicating higher cortisol values </w:t>
      </w:r>
      <w:r w:rsidR="001F6074" w:rsidRPr="006E7146">
        <w:lastRenderedPageBreak/>
        <w:t>were associated with higher birth weights. In females, the predictions to birth weight from maternal awakening and 30 minutes post-awakening measures were in a</w:t>
      </w:r>
      <w:r w:rsidR="00181024" w:rsidRPr="006E7146">
        <w:t xml:space="preserve"> negative direction</w:t>
      </w:r>
      <w:r w:rsidR="001F6074" w:rsidRPr="006E7146">
        <w:t xml:space="preserve">, indicating higher cortisol was associated with reduced birth weight, </w:t>
      </w:r>
      <w:r w:rsidR="0082649C" w:rsidRPr="006E7146">
        <w:t>but</w:t>
      </w:r>
      <w:r w:rsidR="001F6074" w:rsidRPr="006E7146">
        <w:t xml:space="preserve"> did not reach statistical significance. Maternal cortisol taken during the evening did not predict birth weight in interaction with infant sex. </w:t>
      </w:r>
    </w:p>
    <w:p w14:paraId="66AB34CB" w14:textId="77777777" w:rsidR="00DA0DBC" w:rsidRPr="006E7146" w:rsidRDefault="00DA0DBC" w:rsidP="008D1581">
      <w:pPr>
        <w:spacing w:line="480" w:lineRule="auto"/>
        <w:ind w:left="-567" w:right="-631"/>
        <w:jc w:val="both"/>
      </w:pPr>
    </w:p>
    <w:p w14:paraId="511530ED" w14:textId="1C9DFA2B" w:rsidR="00DA0DBC" w:rsidRPr="006E7146" w:rsidRDefault="00DA0DBC" w:rsidP="008D1581">
      <w:pPr>
        <w:spacing w:line="480" w:lineRule="auto"/>
        <w:ind w:left="-567" w:right="-631"/>
        <w:jc w:val="both"/>
        <w:rPr>
          <w:i/>
        </w:rPr>
      </w:pPr>
      <w:r w:rsidRPr="006E7146">
        <w:rPr>
          <w:i/>
        </w:rPr>
        <w:t>P</w:t>
      </w:r>
      <w:r w:rsidR="000F54E1" w:rsidRPr="006E7146">
        <w:rPr>
          <w:i/>
        </w:rPr>
        <w:t>renatal cortisol and</w:t>
      </w:r>
      <w:r w:rsidRPr="006E7146">
        <w:rPr>
          <w:i/>
        </w:rPr>
        <w:t xml:space="preserve"> gestational age</w:t>
      </w:r>
    </w:p>
    <w:p w14:paraId="0CFC13D3" w14:textId="2B2B036D" w:rsidR="00634B3E" w:rsidRPr="006E7146" w:rsidRDefault="002A5DA1" w:rsidP="001E5309">
      <w:pPr>
        <w:spacing w:line="480" w:lineRule="auto"/>
        <w:ind w:left="-567" w:right="-631"/>
        <w:jc w:val="both"/>
      </w:pPr>
      <w:r w:rsidRPr="006E7146">
        <w:t xml:space="preserve">We also tested whether maternal </w:t>
      </w:r>
      <w:proofErr w:type="spellStart"/>
      <w:r w:rsidRPr="006E7146">
        <w:t>LogAUC</w:t>
      </w:r>
      <w:proofErr w:type="spellEnd"/>
      <w:r w:rsidRPr="006E7146">
        <w:t xml:space="preserve"> cortisol predicted gestational age in interaction with infant sex, and these results are summarized in </w:t>
      </w:r>
      <w:r w:rsidRPr="006E7146">
        <w:rPr>
          <w:b/>
        </w:rPr>
        <w:t>Table 4</w:t>
      </w:r>
      <w:r w:rsidRPr="006E7146">
        <w:t xml:space="preserve">. In this analysis, </w:t>
      </w:r>
      <w:r w:rsidR="00437A18" w:rsidRPr="006E7146">
        <w:t>neither maternal prenatal cortisol, infant sex, nor</w:t>
      </w:r>
      <w:r w:rsidRPr="006E7146">
        <w:t xml:space="preserve"> an interaction between </w:t>
      </w:r>
      <w:proofErr w:type="spellStart"/>
      <w:r w:rsidRPr="006E7146">
        <w:t>LogAUC</w:t>
      </w:r>
      <w:proofErr w:type="spellEnd"/>
      <w:r w:rsidRPr="006E7146">
        <w:t xml:space="preserve"> cortisol and infant sex predicted gestational age. Similarly, analyses using maternal cortisol measures taken on awakening, 30 minutes post awakening and during the evening did not predict gestational age, either individually or in interaction wi</w:t>
      </w:r>
      <w:r w:rsidR="001E5309" w:rsidRPr="006E7146">
        <w:t>th infant sex (data not shown).</w:t>
      </w:r>
    </w:p>
    <w:p w14:paraId="5F5FECD6" w14:textId="77777777" w:rsidR="00634B3E" w:rsidRPr="006E7146" w:rsidRDefault="00634B3E" w:rsidP="001E5309">
      <w:pPr>
        <w:spacing w:line="480" w:lineRule="auto"/>
        <w:ind w:left="-567" w:right="-631"/>
        <w:jc w:val="both"/>
      </w:pPr>
      <w:bookmarkStart w:id="14" w:name="_Hlk498092317"/>
    </w:p>
    <w:p w14:paraId="7DFE1749" w14:textId="0C3CBB66" w:rsidR="00A61E5A" w:rsidRPr="006E7146" w:rsidRDefault="00634B3E" w:rsidP="001E5309">
      <w:pPr>
        <w:spacing w:line="480" w:lineRule="auto"/>
        <w:ind w:left="-567" w:right="-631"/>
        <w:jc w:val="both"/>
      </w:pPr>
      <w:r w:rsidRPr="006E7146">
        <w:t xml:space="preserve">We tested for sensitivity by re-analyzing our data with the 10 participants who only provided saliva samples over one day removed. However, this did not change the results of the study (data not shown). </w:t>
      </w:r>
      <w:bookmarkEnd w:id="14"/>
      <w:r w:rsidR="00A61E5A" w:rsidRPr="006E7146">
        <w:br w:type="page"/>
      </w:r>
    </w:p>
    <w:p w14:paraId="28AB3D8B" w14:textId="212FD19F" w:rsidR="00117C8E" w:rsidRPr="006E7146" w:rsidRDefault="00A61E5A" w:rsidP="00234060">
      <w:pPr>
        <w:spacing w:line="480" w:lineRule="auto"/>
        <w:ind w:left="-567" w:right="-631"/>
        <w:jc w:val="both"/>
        <w:rPr>
          <w:b/>
        </w:rPr>
      </w:pPr>
      <w:r w:rsidRPr="006E7146">
        <w:rPr>
          <w:b/>
        </w:rPr>
        <w:lastRenderedPageBreak/>
        <w:t>Discussion</w:t>
      </w:r>
    </w:p>
    <w:p w14:paraId="42E7F884" w14:textId="71735BFA" w:rsidR="00E4227F" w:rsidRPr="006E7146" w:rsidRDefault="00E4227F" w:rsidP="00E4227F">
      <w:pPr>
        <w:spacing w:line="480" w:lineRule="auto"/>
        <w:ind w:left="-567" w:right="-631"/>
        <w:jc w:val="both"/>
      </w:pPr>
      <w:r w:rsidRPr="006E7146">
        <w:t>We conducted analysis of a longitudinal cohort, stratified by risk, to examine the prospective relationship between maternal cortisol sampled during the third trimester of pregnancy and fetal growth, operationalized as birth weight corrected for gestational age. There was a sex-dependent effect of maternal cortisol on infant birth weight. This sex-dependent effect was evident when using each of the morning cortisol samples in the analysis, and when using the log of the area under the curve as an index of diurnal cortisol release. The interaction arose from a statistically significant positive association between maternal prenatal cortisol and birth weight in boys, and a negative association that did not reach statistical significance in girls.</w:t>
      </w:r>
    </w:p>
    <w:p w14:paraId="5835C1F5" w14:textId="77777777" w:rsidR="00E4227F" w:rsidRPr="006E7146" w:rsidRDefault="00E4227F" w:rsidP="00E4227F">
      <w:pPr>
        <w:spacing w:line="480" w:lineRule="auto"/>
        <w:ind w:left="-567" w:right="-631"/>
        <w:jc w:val="both"/>
      </w:pPr>
    </w:p>
    <w:p w14:paraId="0DAF5248" w14:textId="2DE56BD1" w:rsidR="00E4227F" w:rsidRPr="006E7146" w:rsidRDefault="00E4227F" w:rsidP="002D7EB8">
      <w:pPr>
        <w:spacing w:line="480" w:lineRule="auto"/>
        <w:ind w:left="-567" w:right="-631"/>
        <w:jc w:val="both"/>
      </w:pPr>
      <w:bookmarkStart w:id="15" w:name="_Hlk498355043"/>
      <w:bookmarkStart w:id="16" w:name="_Hlk498352596"/>
      <w:r w:rsidRPr="006E7146">
        <w:t>This finding can be interpreted in two ways. First, if the consequences of low birth weight for later development are the same for girls and boys, with lower birth weight associated with greater risk, then elevated maternal cortisol confers vulnerability in</w:t>
      </w:r>
      <w:r w:rsidR="002F71AA" w:rsidRPr="006E7146">
        <w:t xml:space="preserve"> girls but resilience in boys. </w:t>
      </w:r>
      <w:r w:rsidRPr="006E7146">
        <w:t>This would imply that sex differences in outcomes associated with prenatal stress arise from the combination of risk effects in females and protective effects in males.</w:t>
      </w:r>
      <w:r w:rsidR="004640AA" w:rsidRPr="006E7146">
        <w:t xml:space="preserve"> </w:t>
      </w:r>
      <w:r w:rsidR="00C456B5" w:rsidRPr="006E7146">
        <w:t>Indeed</w:t>
      </w:r>
      <w:r w:rsidR="004640AA" w:rsidRPr="006E7146">
        <w:t xml:space="preserve">, prenatal risks associated with depressive </w:t>
      </w:r>
      <w:r w:rsidR="00511C9A" w:rsidRPr="006E7146">
        <w:t xml:space="preserve">and internalizing </w:t>
      </w:r>
      <w:r w:rsidR="004640AA" w:rsidRPr="006E7146">
        <w:t xml:space="preserve">symptoms are often reported for females but not males, as outlined in the introduction. </w:t>
      </w:r>
      <w:r w:rsidRPr="006E7146">
        <w:t>The second possibility is that the opposite effects on birth weight represent increased r</w:t>
      </w:r>
      <w:r w:rsidR="00831AA1" w:rsidRPr="006E7146">
        <w:t xml:space="preserve">isk both in girls and in boys. </w:t>
      </w:r>
      <w:r w:rsidRPr="006E7146">
        <w:t>This would be the case if later outcomes associated with b</w:t>
      </w:r>
      <w:r w:rsidR="00831AA1" w:rsidRPr="006E7146">
        <w:t>irth weight were sex-dependent.</w:t>
      </w:r>
      <w:r w:rsidRPr="006E7146">
        <w:t xml:space="preserve"> Previous findings from WCHADS are consistent with this possibility.</w:t>
      </w:r>
      <w:bookmarkEnd w:id="15"/>
      <w:r w:rsidRPr="006E7146">
        <w:t xml:space="preserve"> </w:t>
      </w:r>
      <w:bookmarkEnd w:id="16"/>
      <w:r w:rsidRPr="006E7146">
        <w:t>Low birth weight for gestational age, the indicator of sub-optimal in utero growth used also in this study, predicted increased infant vagal reactivity at 29 weeks of age in girls</w:t>
      </w:r>
      <w:r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 </w:instrText>
      </w:r>
      <w:r w:rsidR="00105535"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DATA </w:instrText>
      </w:r>
      <w:r w:rsidR="00105535" w:rsidRPr="006E7146">
        <w:fldChar w:fldCharType="end"/>
      </w:r>
      <w:r w:rsidRPr="006E7146">
        <w:fldChar w:fldCharType="separate"/>
      </w:r>
      <w:r w:rsidRPr="006E7146">
        <w:rPr>
          <w:noProof/>
          <w:vertAlign w:val="superscript"/>
        </w:rPr>
        <w:t>21</w:t>
      </w:r>
      <w:r w:rsidRPr="006E7146">
        <w:fldChar w:fldCharType="end"/>
      </w:r>
      <w:r w:rsidRPr="006E7146">
        <w:t xml:space="preserve"> which in turn predicted increased oppositional defiant (ODD) symptoms in girls.</w:t>
      </w:r>
      <w:r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Pr="006E7146">
        <w:instrText xml:space="preserve"> ADDIN EN.CITE </w:instrText>
      </w:r>
      <w:r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Pr="006E7146">
        <w:instrText xml:space="preserve"> ADDIN EN.CITE.DATA </w:instrText>
      </w:r>
      <w:r w:rsidRPr="006E7146">
        <w:fldChar w:fldCharType="end"/>
      </w:r>
      <w:r w:rsidRPr="006E7146">
        <w:fldChar w:fldCharType="separate"/>
      </w:r>
      <w:r w:rsidRPr="006E7146">
        <w:rPr>
          <w:noProof/>
          <w:vertAlign w:val="superscript"/>
        </w:rPr>
        <w:t>22</w:t>
      </w:r>
      <w:r w:rsidRPr="006E7146">
        <w:fldChar w:fldCharType="end"/>
      </w:r>
      <w:r w:rsidRPr="006E7146">
        <w:t xml:space="preserve"> Alternatively, LBW predicted reduced vagal reactivity</w:t>
      </w:r>
      <w:r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 </w:instrText>
      </w:r>
      <w:r w:rsidR="00105535" w:rsidRPr="006E7146">
        <w:fldChar w:fldCharType="begin">
          <w:fldData xml:space="preserve">PEVuZE5vdGU+PENpdGU+PEF1dGhvcj5UaWJ1PC9BdXRob3I+PFllYXI+MjAxNDwvWWVhcj48UmVj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</w:fldData>
        </w:fldChar>
      </w:r>
      <w:r w:rsidR="00105535" w:rsidRPr="006E7146">
        <w:instrText xml:space="preserve"> ADDIN EN.CITE.DATA </w:instrText>
      </w:r>
      <w:r w:rsidR="00105535" w:rsidRPr="006E7146">
        <w:fldChar w:fldCharType="end"/>
      </w:r>
      <w:r w:rsidRPr="006E7146">
        <w:fldChar w:fldCharType="separate"/>
      </w:r>
      <w:r w:rsidRPr="006E7146">
        <w:rPr>
          <w:noProof/>
          <w:vertAlign w:val="superscript"/>
        </w:rPr>
        <w:t>21</w:t>
      </w:r>
      <w:r w:rsidRPr="006E7146">
        <w:fldChar w:fldCharType="end"/>
      </w:r>
      <w:r w:rsidRPr="006E7146">
        <w:t xml:space="preserve"> and reduced ODD symptoms</w:t>
      </w:r>
      <w:r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Pr="006E7146">
        <w:instrText xml:space="preserve"> ADDIN EN.CITE </w:instrText>
      </w:r>
      <w:r w:rsidRPr="006E7146">
        <w:fldChar w:fldCharType="begin">
          <w:fldData xml:space="preserve">PEVuZE5vdGU+PENpdGU+PEF1dGhvcj5WaWRhbC1SaWJhczwvQXV0aG9yPjxZZWFyPjIwMTc8L1ll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</w:fldData>
        </w:fldChar>
      </w:r>
      <w:r w:rsidRPr="006E7146">
        <w:instrText xml:space="preserve"> ADDIN EN.CITE.DATA </w:instrText>
      </w:r>
      <w:r w:rsidRPr="006E7146">
        <w:fldChar w:fldCharType="end"/>
      </w:r>
      <w:r w:rsidRPr="006E7146">
        <w:fldChar w:fldCharType="separate"/>
      </w:r>
      <w:r w:rsidRPr="006E7146">
        <w:rPr>
          <w:noProof/>
          <w:vertAlign w:val="superscript"/>
        </w:rPr>
        <w:t>22</w:t>
      </w:r>
      <w:r w:rsidRPr="006E7146">
        <w:fldChar w:fldCharType="end"/>
      </w:r>
      <w:r w:rsidRPr="006E7146">
        <w:t xml:space="preserve"> in boys. ODD symptoms in children predict later </w:t>
      </w:r>
      <w:r w:rsidRPr="006E7146">
        <w:lastRenderedPageBreak/>
        <w:t>depression in girls but later conduct problems in boys,</w:t>
      </w:r>
      <w:r w:rsidRPr="006E7146">
        <w:fldChar w:fldCharType="begin">
          <w:fldData xml:space="preserve">PEVuZE5vdGU+PENpdGU+PEF1dGhvcj5WaWRhbC1SaWJhczwvQXV0aG9yPjxZZWFyPjIwMTY8L1ll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C9wZXJpb2RpY2FsPjxwYWdlcz4zNjUtNzM8L3BhZ2Vz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=
</w:fldData>
        </w:fldChar>
      </w:r>
      <w:r w:rsidR="00105535" w:rsidRPr="006E7146">
        <w:instrText xml:space="preserve"> ADDIN EN.CITE </w:instrText>
      </w:r>
      <w:r w:rsidR="00105535" w:rsidRPr="006E7146">
        <w:fldChar w:fldCharType="begin">
          <w:fldData xml:space="preserve">PEVuZE5vdGU+PENpdGU+PEF1dGhvcj5WaWRhbC1SaWJhczwvQXV0aG9yPjxZZWFyPjIwMTY8L1ll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=
</w:fldData>
        </w:fldChar>
      </w:r>
      <w:r w:rsidR="00105535" w:rsidRPr="006E7146">
        <w:instrText xml:space="preserve"> ADDIN EN.CITE.DATA </w:instrText>
      </w:r>
      <w:r w:rsidR="00105535" w:rsidRPr="006E7146">
        <w:fldChar w:fldCharType="end"/>
      </w:r>
      <w:r w:rsidRPr="006E7146">
        <w:fldChar w:fldCharType="separate"/>
      </w:r>
      <w:r w:rsidRPr="006E7146">
        <w:rPr>
          <w:noProof/>
          <w:vertAlign w:val="superscript"/>
        </w:rPr>
        <w:t>23,24</w:t>
      </w:r>
      <w:r w:rsidRPr="006E7146">
        <w:fldChar w:fldCharType="end"/>
      </w:r>
      <w:r w:rsidRPr="006E7146">
        <w:t xml:space="preserve"> and so these associations may reflect different autonomic mechanisms linking low birth weight to different adolescent outcomes in males and females. There have also been reports from several other cohorts of opposite effects of autonomic and glucocorticoid functioning representing risk in males and females. For example, increased vagal reactivity has been associated with increased externalizing and internalizing symptoms in females, whereas this association was true for boys with decreased vagal reactivity.</w:t>
      </w:r>
      <w:r w:rsidRPr="006E7146">
        <w:fldChar w:fldCharType="begin"/>
      </w:r>
      <w:r w:rsidR="00105535" w:rsidRPr="006E7146">
        <w:instrText xml:space="preserve"> ADDIN EN.CITE &lt;EndNote&gt;&lt;Cite&gt;&lt;Author&gt;Hinnant&lt;/Author&gt;&lt;Year&gt;2013&lt;/Year&gt;&lt;RecNum&gt;2352&lt;/RecNum&gt;&lt;DisplayText&gt;&lt;style face="superscript"&gt;28&lt;/style&gt;&lt;/DisplayText&gt;&lt;record&gt;&lt;rec-number&gt;2352&lt;/rec-number&gt;&lt;foreign-keys&gt;&lt;key app="EN" db-id="zap2pd0xqdpssxew0vo5dtz7s0xawtve5wx2" timestamp="1493292130"&gt;2352&lt;/key&gt;&lt;/foreign-keys&gt;&lt;ref-type name="Journal Article"&gt;17&lt;/ref-type&gt;&lt;contributors&gt;&lt;authors&gt;&lt;author&gt;Hinnant, J. B.&lt;/author&gt;&lt;author&gt;El-Sheikh, M.&lt;/author&gt;&lt;/authors&gt;&lt;/contributors&gt;&lt;auth-address&gt;Department of Psychology, Catholic University of America, Washington, DC 20064, USA. hinnant@cua.edu&lt;/auth-address&gt;&lt;titles&gt;&lt;title&gt;Codevelopment of externalizing and internalizing symptoms in middle to late childhood: sex, baseline respiratory sinus arrhythmia, and respiratory sinus arrhythmia reactivity as predictors&lt;/title&gt;&lt;secondary-title&gt;Dev Psychopathol&lt;/secondary-title&gt;&lt;/titles&gt;&lt;periodical&gt;&lt;full-title&gt;Dev Psychopathol&lt;/full-title&gt;&lt;/periodical&gt;&lt;pages&gt;419-36&lt;/pages&gt;&lt;volume&gt;25&lt;/volume&gt;&lt;number&gt;2&lt;/number&gt;&lt;keywords&gt;&lt;keyword&gt;Aggression/physiology&lt;/keyword&gt;&lt;keyword&gt;Anxiety/*diagnosis/physiopathology&lt;/keyword&gt;&lt;keyword&gt;Child&lt;/keyword&gt;&lt;keyword&gt;Child Behavior Disorders/*diagnosis/physiopathology&lt;/keyword&gt;&lt;keyword&gt;Child Development/*physiology&lt;/keyword&gt;&lt;keyword&gt;Depression/*diagnosis/physiopathology&lt;/keyword&gt;&lt;keyword&gt;Female&lt;/keyword&gt;&lt;keyword&gt;Heart Rate/*physiology&lt;/keyword&gt;&lt;keyword&gt;Humans&lt;/keyword&gt;&lt;keyword&gt;Longitudinal Studies&lt;/keyword&gt;&lt;keyword&gt;Male&lt;/keyword&gt;&lt;keyword&gt;Parasympathetic Nervous System/physiopathology&lt;/keyword&gt;&lt;keyword&gt;Respiratory Rate/*physiology&lt;/keyword&gt;&lt;/keywords&gt;&lt;dates&gt;&lt;year&gt;2013&lt;/year&gt;&lt;pub-dates&gt;&lt;date&gt;May&lt;/date&gt;&lt;/pub-dates&gt;&lt;/dates&gt;&lt;isbn&gt;1469-2198 (Electronic)&amp;#xD;0954-5794 (Linking)&lt;/isbn&gt;&lt;accession-num&gt;23627954&lt;/accession-num&gt;&lt;urls&gt;&lt;related-urls&gt;&lt;url&gt;https://www.ncbi.nlm.nih.gov/pubmed/23627954&lt;/url&gt;&lt;/related-urls&gt;&lt;/urls&gt;&lt;custom2&gt;PMC3874140&lt;/custom2&gt;&lt;electronic-resource-num&gt;10.1017/S0954579412001150&lt;/electronic-resource-num&gt;&lt;/record&gt;&lt;/Cite&gt;&lt;/EndNote&gt;</w:instrText>
      </w:r>
      <w:r w:rsidRPr="006E7146">
        <w:fldChar w:fldCharType="separate"/>
      </w:r>
      <w:r w:rsidR="004337E8" w:rsidRPr="006E7146">
        <w:rPr>
          <w:noProof/>
          <w:vertAlign w:val="superscript"/>
        </w:rPr>
        <w:t>28</w:t>
      </w:r>
      <w:r w:rsidRPr="006E7146">
        <w:fldChar w:fldCharType="end"/>
      </w:r>
      <w:r w:rsidRPr="006E7146">
        <w:t xml:space="preserve"> </w:t>
      </w:r>
      <w:bookmarkStart w:id="17" w:name="_Hlk498358677"/>
      <w:r w:rsidR="00CC024A" w:rsidRPr="006E7146">
        <w:t xml:space="preserve">Whether variations in vagal and cortisol reactivity directly influence child behaviors or are a marker for other influences remains to be established. </w:t>
      </w:r>
      <w:bookmarkEnd w:id="17"/>
    </w:p>
    <w:p w14:paraId="2B572812" w14:textId="77777777" w:rsidR="00E4227F" w:rsidRPr="006E7146" w:rsidRDefault="00E4227F" w:rsidP="00E4227F">
      <w:pPr>
        <w:spacing w:line="480" w:lineRule="auto"/>
        <w:ind w:left="-567" w:right="-631"/>
        <w:jc w:val="both"/>
      </w:pPr>
    </w:p>
    <w:p w14:paraId="11687A6A" w14:textId="10EBF41B" w:rsidR="00D716C4" w:rsidRPr="006E7146" w:rsidRDefault="00E4227F" w:rsidP="00E4227F">
      <w:pPr>
        <w:spacing w:line="480" w:lineRule="auto"/>
        <w:ind w:left="-567" w:right="-631"/>
        <w:jc w:val="both"/>
      </w:pPr>
      <w:r w:rsidRPr="006E7146">
        <w:t>Inconsistencies in the available evidence mean that it is not yet clear which of these possible explanations is more likely. On the one hand, there is a literature linking low birth weight with a variety of psychopathological outcomes, as outlined in the introduction. There is also evidence linking poor fetal growth with reduced cognitive functioning</w:t>
      </w:r>
      <w:r w:rsidRPr="006E7146">
        <w:fldChar w:fldCharType="begin"/>
      </w:r>
      <w:r w:rsidR="00ED67D4" w:rsidRPr="006E7146">
        <w:instrText xml:space="preserve"> ADDIN EN.CITE &lt;EndNote&gt;&lt;Cite&gt;&lt;Author&gt;Newcombe&lt;/Author&gt;&lt;Year&gt;2007&lt;/Year&gt;&lt;RecNum&gt;2363&lt;/RecNum&gt;&lt;DisplayText&gt;&lt;style face="superscript"&gt;40&lt;/style&gt;&lt;/DisplayText&gt;&lt;record&gt;&lt;rec-number&gt;2363&lt;/rec-number&gt;&lt;foreign-keys&gt;&lt;key app="EN" db-id="zap2pd0xqdpssxew0vo5dtz7s0xawtve5wx2" timestamp="1496396697"&gt;2363&lt;/key&gt;&lt;/foreign-keys&gt;&lt;ref-type name="Journal Article"&gt;17&lt;/ref-type&gt;&lt;contributors&gt;&lt;authors&gt;&lt;author&gt;Newcombe, R.&lt;/author&gt;&lt;author&gt;Milne, B. J.&lt;/author&gt;&lt;author&gt;Caspi, A.&lt;/author&gt;&lt;author&gt;Poulton, R.&lt;/author&gt;&lt;author&gt;Moffitt, T. E.&lt;/author&gt;&lt;/authors&gt;&lt;/contributors&gt;&lt;auth-address&gt;Social, Genetic and Developmental Psychiatry Centre, Institute of Psychiatry, King&amp;apos;s College London, England.&lt;/auth-address&gt;&lt;titles&gt;&lt;title&gt;Birthweight predicts IQ: fact or artefact?&lt;/title&gt;&lt;secondary-title&gt;Twin Res Hum Genet&lt;/secondary-title&gt;&lt;/titles&gt;&lt;periodical&gt;&lt;full-title&gt;Twin research and human genetics : the official journal of the International Society for Twin Studies&lt;/full-title&gt;&lt;abbr-1&gt;Twin Res Hum Genet&lt;/abbr-1&gt;&lt;/periodical&gt;&lt;pages&gt;581-6&lt;/pages&gt;&lt;volume&gt;10&lt;/volume&gt;&lt;number&gt;4&lt;/number&gt;&lt;keywords&gt;&lt;keyword&gt;*Birth Weight&lt;/keyword&gt;&lt;keyword&gt;Child, Preschool&lt;/keyword&gt;&lt;keyword&gt;Cohort Studies&lt;/keyword&gt;&lt;keyword&gt;Female&lt;/keyword&gt;&lt;keyword&gt;Follow-Up Studies&lt;/keyword&gt;&lt;keyword&gt;Gestational Age&lt;/keyword&gt;&lt;keyword&gt;Humans&lt;/keyword&gt;&lt;keyword&gt;*Intelligence&lt;/keyword&gt;&lt;keyword&gt;Intelligence Tests&lt;/keyword&gt;&lt;keyword&gt;Longitudinal Studies&lt;/keyword&gt;&lt;keyword&gt;Male&lt;/keyword&gt;&lt;keyword&gt;New Zealand&lt;/keyword&gt;&lt;keyword&gt;Twins, Dizygotic/genetics/*psychology&lt;/keyword&gt;&lt;keyword&gt;Twins, Monozygotic/genetics/*psychology&lt;/keyword&gt;&lt;keyword&gt;United Kingdom&lt;/keyword&gt;&lt;keyword&gt;Wechsler Scales&lt;/keyword&gt;&lt;/keywords&gt;&lt;dates&gt;&lt;year&gt;2007&lt;/year&gt;&lt;pub-dates&gt;&lt;date&gt;Aug&lt;/date&gt;&lt;/pub-dates&gt;&lt;/dates&gt;&lt;isbn&gt;1832-4274 (Print)&amp;#xD;1832-4274 (Linking)&lt;/isbn&gt;&lt;accession-num&gt;17708699&lt;/accession-num&gt;&lt;urls&gt;&lt;related-urls&gt;&lt;url&gt;https://www.ncbi.nlm.nih.gov/pubmed/17708699&lt;/url&gt;&lt;/related-urls&gt;&lt;/urls&gt;&lt;electronic-resource-num&gt;10.1375/twin.10.4.581&lt;/electronic-resource-num&gt;&lt;/record&gt;&lt;/Cite&gt;&lt;/EndNote&gt;</w:instrText>
      </w:r>
      <w:r w:rsidRPr="006E7146">
        <w:fldChar w:fldCharType="separate"/>
      </w:r>
      <w:r w:rsidR="00ED67D4" w:rsidRPr="006E7146">
        <w:rPr>
          <w:noProof/>
          <w:vertAlign w:val="superscript"/>
        </w:rPr>
        <w:t>40</w:t>
      </w:r>
      <w:r w:rsidRPr="006E7146">
        <w:fldChar w:fldCharType="end"/>
      </w:r>
      <w:r w:rsidRPr="006E7146">
        <w:t xml:space="preserve"> and behavioral problems,</w:t>
      </w:r>
      <w:r w:rsidRPr="006E7146">
        <w:fldChar w:fldCharType="begin">
          <w:fldData xml:space="preserve">PEVuZE5vdGU+PENpdGU+PEF1dGhvcj5IYXllczwvQXV0aG9yPjxZZWFyPjIwMDk8L1llYXI+PFJl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</w:fldData>
        </w:fldChar>
      </w:r>
      <w:r w:rsidR="00ED67D4" w:rsidRPr="006E7146">
        <w:instrText xml:space="preserve"> ADDIN EN.CITE </w:instrText>
      </w:r>
      <w:r w:rsidR="00ED67D4" w:rsidRPr="006E7146">
        <w:fldChar w:fldCharType="begin">
          <w:fldData xml:space="preserve">PEVuZE5vdGU+PENpdGU+PEF1dGhvcj5IYXllczwvQXV0aG9yPjxZZWFyPjIwMDk8L1llYXI+PFJl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</w:fldData>
        </w:fldChar>
      </w:r>
      <w:r w:rsidR="00ED67D4" w:rsidRPr="006E7146">
        <w:instrText xml:space="preserve"> ADDIN EN.CITE.DATA </w:instrText>
      </w:r>
      <w:r w:rsidR="00ED67D4" w:rsidRPr="006E7146">
        <w:fldChar w:fldCharType="end"/>
      </w:r>
      <w:r w:rsidRPr="006E7146">
        <w:fldChar w:fldCharType="separate"/>
      </w:r>
      <w:r w:rsidR="00ED67D4" w:rsidRPr="006E7146">
        <w:rPr>
          <w:noProof/>
          <w:vertAlign w:val="superscript"/>
        </w:rPr>
        <w:t>41,42</w:t>
      </w:r>
      <w:r w:rsidRPr="006E7146">
        <w:fldChar w:fldCharType="end"/>
      </w:r>
      <w:r w:rsidRPr="006E7146">
        <w:t xml:space="preserve"> in particular inattention/hyperactivity.</w:t>
      </w:r>
      <w:r w:rsidRPr="006E7146">
        <w:fldChar w:fldCharType="begin">
          <w:fldData xml:space="preserve">PEVuZE5vdGU+PENpdGU+PEF1dGhvcj5CcmVzbGF1PC9BdXRob3I+PFllYXI+MTk5NTwvWWVhcj48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</w:fldData>
        </w:fldChar>
      </w:r>
      <w:r w:rsidR="00ED67D4" w:rsidRPr="006E7146">
        <w:instrText xml:space="preserve"> ADDIN EN.CITE </w:instrText>
      </w:r>
      <w:r w:rsidR="00ED67D4" w:rsidRPr="006E7146">
        <w:fldChar w:fldCharType="begin">
          <w:fldData xml:space="preserve">PEVuZE5vdGU+PENpdGU+PEF1dGhvcj5CcmVzbGF1PC9BdXRob3I+PFllYXI+MTk5NTwvWWVhcj48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</w:fldData>
        </w:fldChar>
      </w:r>
      <w:r w:rsidR="00ED67D4" w:rsidRPr="006E7146">
        <w:instrText xml:space="preserve"> ADDIN EN.CITE.DATA </w:instrText>
      </w:r>
      <w:r w:rsidR="00ED67D4" w:rsidRPr="006E7146">
        <w:fldChar w:fldCharType="end"/>
      </w:r>
      <w:r w:rsidRPr="006E7146">
        <w:fldChar w:fldCharType="separate"/>
      </w:r>
      <w:r w:rsidR="00ED67D4" w:rsidRPr="006E7146">
        <w:rPr>
          <w:noProof/>
          <w:vertAlign w:val="superscript"/>
        </w:rPr>
        <w:t>4,43</w:t>
      </w:r>
      <w:r w:rsidRPr="006E7146">
        <w:fldChar w:fldCharType="end"/>
      </w:r>
      <w:r w:rsidRPr="006E7146">
        <w:t xml:space="preserve"> On the other hand, associations between poor fetal growth and cognitive/attention difficulties may not be as simple as previously thought. A U-shaped relationship between fetal growth and cognitive function,</w:t>
      </w:r>
      <w:r w:rsidRPr="006E7146">
        <w:fldChar w:fldCharType="begin"/>
      </w:r>
      <w:r w:rsidR="00ED67D4" w:rsidRPr="006E7146">
        <w:instrText xml:space="preserve"> ADDIN EN.CITE &lt;EndNote&gt;&lt;Cite&gt;&lt;Author&gt;Sorensen&lt;/Author&gt;&lt;Year&gt;1997&lt;/Year&gt;&lt;RecNum&gt;2366&lt;/RecNum&gt;&lt;DisplayText&gt;&lt;style face="superscript"&gt;44&lt;/style&gt;&lt;/DisplayText&gt;&lt;record&gt;&lt;rec-number&gt;2366&lt;/rec-number&gt;&lt;foreign-keys&gt;&lt;key app="EN" db-id="zap2pd0xqdpssxew0vo5dtz7s0xawtve5wx2" timestamp="1496397234"&gt;2366&lt;/key&gt;&lt;/foreign-keys&gt;&lt;ref-type name="Journal Article"&gt;17&lt;/ref-type&gt;&lt;contributors&gt;&lt;authors&gt;&lt;author&gt;Sorensen, H. T.&lt;/author&gt;&lt;author&gt;Sabroe, S.&lt;/author&gt;&lt;author&gt;Olsen, J.&lt;/author&gt;&lt;author&gt;Rothman, K. J.&lt;/author&gt;&lt;author&gt;Gillman, M. W.&lt;/author&gt;&lt;author&gt;Fischer, P.&lt;/author&gt;&lt;/authors&gt;&lt;/contributors&gt;&lt;auth-address&gt;Department of Internal Medicine V, Aarhus University Hospital, Denmark. HTS@soci.aau.dk&lt;/auth-address&gt;&lt;titles&gt;&lt;title&gt;Birth weight and cognitive function in young adult life: historical cohort study&lt;/title&gt;&lt;secondary-title&gt;BMJ&lt;/secondary-title&gt;&lt;/titles&gt;&lt;periodical&gt;&lt;full-title&gt;BMJ&lt;/full-title&gt;&lt;/periodical&gt;&lt;pages&gt;401-3&lt;/pages&gt;&lt;volume&gt;315&lt;/volume&gt;&lt;number&gt;7105&lt;/number&gt;&lt;keywords&gt;&lt;keyword&gt;Adolescent&lt;/keyword&gt;&lt;keyword&gt;Adult&lt;/keyword&gt;&lt;keyword&gt;Birth Weight/*physiology&lt;/keyword&gt;&lt;keyword&gt;Cognition/*physiology&lt;/keyword&gt;&lt;keyword&gt;Cohort Studies&lt;/keyword&gt;&lt;keyword&gt;Denmark/epidemiology&lt;/keyword&gt;&lt;keyword&gt;Humans&lt;/keyword&gt;&lt;keyword&gt;Infant, Newborn&lt;/keyword&gt;&lt;keyword&gt;Intelligence/physiology&lt;/keyword&gt;&lt;keyword&gt;Intelligence Tests&lt;/keyword&gt;&lt;keyword&gt;Male&lt;/keyword&gt;&lt;keyword&gt;Retrospective Studies&lt;/keyword&gt;&lt;/keywords&gt;&lt;dates&gt;&lt;year&gt;1997&lt;/year&gt;&lt;pub-dates&gt;&lt;date&gt;Aug 16&lt;/date&gt;&lt;/pub-dates&gt;&lt;/dates&gt;&lt;isbn&gt;0959-8138 (Print)&amp;#xD;0959-535X (Linking)&lt;/isbn&gt;&lt;accession-num&gt;9277604&lt;/accession-num&gt;&lt;urls&gt;&lt;related-urls&gt;&lt;url&gt;https://www.ncbi.nlm.nih.gov/pubmed/9277604&lt;/url&gt;&lt;/related-urls&gt;&lt;/urls&gt;&lt;custom2&gt;PMC2127280&lt;/custom2&gt;&lt;/record&gt;&lt;/Cite&gt;&lt;/EndNote&gt;</w:instrText>
      </w:r>
      <w:r w:rsidRPr="006E7146">
        <w:fldChar w:fldCharType="separate"/>
      </w:r>
      <w:r w:rsidR="00ED67D4" w:rsidRPr="006E7146">
        <w:rPr>
          <w:noProof/>
          <w:vertAlign w:val="superscript"/>
        </w:rPr>
        <w:t>44</w:t>
      </w:r>
      <w:r w:rsidRPr="006E7146">
        <w:fldChar w:fldCharType="end"/>
      </w:r>
      <w:r w:rsidRPr="006E7146">
        <w:t xml:space="preserve"> intellectual disability,</w:t>
      </w:r>
      <w:r w:rsidRPr="006E7146">
        <w:fldChar w:fldCharType="begin">
          <w:fldData xml:space="preserve">PEVuZE5vdGU+PENpdGU+PEF1dGhvcj5MZW9uYXJkPC9BdXRob3I+PFllYXI+MjAwODwvWWVhcj48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</w:fldData>
        </w:fldChar>
      </w:r>
      <w:r w:rsidR="00ED67D4" w:rsidRPr="006E7146">
        <w:instrText xml:space="preserve"> ADDIN EN.CITE </w:instrText>
      </w:r>
      <w:r w:rsidR="00ED67D4" w:rsidRPr="006E7146">
        <w:fldChar w:fldCharType="begin">
          <w:fldData xml:space="preserve">PEVuZE5vdGU+PENpdGU+PEF1dGhvcj5MZW9uYXJkPC9BdXRob3I+PFllYXI+MjAwODwvWWVhcj48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</w:fldData>
        </w:fldChar>
      </w:r>
      <w:r w:rsidR="00ED67D4" w:rsidRPr="006E7146">
        <w:instrText xml:space="preserve"> ADDIN EN.CITE.DATA </w:instrText>
      </w:r>
      <w:r w:rsidR="00ED67D4" w:rsidRPr="006E7146">
        <w:fldChar w:fldCharType="end"/>
      </w:r>
      <w:r w:rsidRPr="006E7146">
        <w:fldChar w:fldCharType="separate"/>
      </w:r>
      <w:r w:rsidR="00ED67D4" w:rsidRPr="006E7146">
        <w:rPr>
          <w:noProof/>
          <w:vertAlign w:val="superscript"/>
        </w:rPr>
        <w:t>45</w:t>
      </w:r>
      <w:r w:rsidRPr="006E7146">
        <w:fldChar w:fldCharType="end"/>
      </w:r>
      <w:r w:rsidRPr="006E7146">
        <w:t xml:space="preserve"> attention problems</w:t>
      </w:r>
      <w:r w:rsidRPr="006E7146">
        <w:fldChar w:fldCharType="begin">
          <w:fldData xml:space="preserve">PEVuZE5vdGU+PENpdGU+PEF1dGhvcj52YW4gTWlsPC9BdXRob3I+PFllYXI+MjAxNTwvWWVhcj48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=
</w:fldData>
        </w:fldChar>
      </w:r>
      <w:r w:rsidR="00ED67D4" w:rsidRPr="006E7146">
        <w:instrText xml:space="preserve"> ADDIN EN.CITE </w:instrText>
      </w:r>
      <w:r w:rsidR="00ED67D4" w:rsidRPr="006E7146">
        <w:fldChar w:fldCharType="begin">
          <w:fldData xml:space="preserve">PEVuZE5vdGU+PENpdGU+PEF1dGhvcj52YW4gTWlsPC9BdXRob3I+PFllYXI+MjAxNTwvWWVhcj48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=
</w:fldData>
        </w:fldChar>
      </w:r>
      <w:r w:rsidR="00ED67D4" w:rsidRPr="006E7146">
        <w:instrText xml:space="preserve"> ADDIN EN.CITE.DATA </w:instrText>
      </w:r>
      <w:r w:rsidR="00ED67D4" w:rsidRPr="006E7146">
        <w:fldChar w:fldCharType="end"/>
      </w:r>
      <w:r w:rsidRPr="006E7146">
        <w:fldChar w:fldCharType="separate"/>
      </w:r>
      <w:r w:rsidR="00ED67D4" w:rsidRPr="006E7146">
        <w:rPr>
          <w:noProof/>
          <w:vertAlign w:val="superscript"/>
        </w:rPr>
        <w:t>46</w:t>
      </w:r>
      <w:r w:rsidRPr="006E7146">
        <w:fldChar w:fldCharType="end"/>
      </w:r>
      <w:r w:rsidRPr="006E7146">
        <w:t xml:space="preserve"> and ADHD</w:t>
      </w:r>
      <w:r w:rsidRPr="006E7146">
        <w:fldChar w:fldCharType="begin"/>
      </w:r>
      <w:r w:rsidR="00ED67D4" w:rsidRPr="006E7146">
        <w:instrText xml:space="preserve"> ADDIN EN.CITE &lt;EndNote&gt;&lt;Cite&gt;&lt;Author&gt;Sucksdorff&lt;/Author&gt;&lt;Year&gt;2015&lt;/Year&gt;&lt;RecNum&gt;2359&lt;/RecNum&gt;&lt;DisplayText&gt;&lt;style face="superscript"&gt;5&lt;/style&gt;&lt;/DisplayText&gt;&lt;record&gt;&lt;rec-number&gt;2359&lt;/rec-number&gt;&lt;foreign-keys&gt;&lt;key app="EN" db-id="zap2pd0xqdpssxew0vo5dtz7s0xawtve5wx2" timestamp="1496394217"&gt;2359&lt;/key&gt;&lt;/foreign-keys&gt;&lt;ref-type name="Journal Article"&gt;17&lt;/ref-type&gt;&lt;contributors&gt;&lt;authors&gt;&lt;author&gt;Sucksdorff, M.&lt;/author&gt;&lt;author&gt;Lehtonen, L.&lt;/author&gt;&lt;author&gt;Chudal, R.&lt;/author&gt;&lt;author&gt;Suominen, A.&lt;/author&gt;&lt;author&gt;Joelsson, P.&lt;/author&gt;&lt;author&gt;Gissler, M.&lt;/author&gt;&lt;author&gt;Sourander, A.&lt;/author&gt;&lt;/authors&gt;&lt;/contributors&gt;&lt;titles&gt;&lt;title&gt;Preterm Birth and Poor Fetal Growth as Risk Factors of Attention-Deficit/ Hyperactivity Disorder&lt;/title&gt;&lt;secondary-title&gt;Pediatrics&lt;/secondary-title&gt;&lt;/titles&gt;&lt;periodical&gt;&lt;full-title&gt;Pediatrics&lt;/full-title&gt;&lt;/periodical&gt;&lt;pages&gt;e599-608&lt;/pages&gt;&lt;volume&gt;136&lt;/volume&gt;&lt;number&gt;3&lt;/number&gt;&lt;keywords&gt;&lt;keyword&gt;Adolescent&lt;/keyword&gt;&lt;keyword&gt;Attention Deficit Disorder with Hyperactivity/*diagnosis/*epidemiology/psychology&lt;/keyword&gt;&lt;keyword&gt;Child&lt;/keyword&gt;&lt;keyword&gt;Child, Preschool&lt;/keyword&gt;&lt;keyword&gt;Female&lt;/keyword&gt;&lt;keyword&gt;Fetal Growth Retardation/*diagnosis/*epidemiology/psychology&lt;/keyword&gt;&lt;keyword&gt;Finland/epidemiology&lt;/keyword&gt;&lt;keyword&gt;Gestational Age&lt;/keyword&gt;&lt;keyword&gt;Humans&lt;/keyword&gt;&lt;keyword&gt;Infant, Newborn&lt;/keyword&gt;&lt;keyword&gt;Infant, Premature/psychology&lt;/keyword&gt;&lt;keyword&gt;Male&lt;/keyword&gt;&lt;keyword&gt;Population Surveillance/methods&lt;/keyword&gt;&lt;keyword&gt;Pregnancy&lt;/keyword&gt;&lt;keyword&gt;Premature Birth/*diagnosis/*epidemiology/psychology&lt;/keyword&gt;&lt;keyword&gt;Registries&lt;/keyword&gt;&lt;keyword&gt;Risk Factors&lt;/keyword&gt;&lt;keyword&gt;Young Adult&lt;/keyword&gt;&lt;/keywords&gt;&lt;dates&gt;&lt;year&gt;2015&lt;/year&gt;&lt;pub-dates&gt;&lt;date&gt;Sep&lt;/date&gt;&lt;/pub-dates&gt;&lt;/dates&gt;&lt;isbn&gt;1098-4275 (Electronic)&amp;#xD;0031-4005 (Linking)&lt;/isbn&gt;&lt;accession-num&gt;26304830&lt;/accession-num&gt;&lt;urls&gt;&lt;related-urls&gt;&lt;url&gt;https://www.ncbi.nlm.nih.gov/pubmed/26304830&lt;/url&gt;&lt;/related-urls&gt;&lt;/urls&gt;&lt;electronic-resource-num&gt;10.1542/peds.2015-1043&lt;/electronic-resource-num&gt;&lt;/record&gt;&lt;/Cite&gt;&lt;/EndNote&gt;</w:instrText>
      </w:r>
      <w:r w:rsidRPr="006E7146">
        <w:fldChar w:fldCharType="separate"/>
      </w:r>
      <w:r w:rsidRPr="006E7146">
        <w:rPr>
          <w:noProof/>
          <w:vertAlign w:val="superscript"/>
        </w:rPr>
        <w:t>5</w:t>
      </w:r>
      <w:r w:rsidRPr="006E7146">
        <w:fldChar w:fldCharType="end"/>
      </w:r>
      <w:r w:rsidRPr="006E7146">
        <w:t xml:space="preserve"> has been demonstrated, highlighting that both reduced and increased fetal growth may represent risks for poor cognitive and attention outcomes. </w:t>
      </w:r>
      <w:r w:rsidR="00BA32C9" w:rsidRPr="006E7146">
        <w:t>There is also evidence to suggest</w:t>
      </w:r>
      <w:r w:rsidR="00831AA1" w:rsidRPr="006E7146">
        <w:t>, the U-shaped relationship i</w:t>
      </w:r>
      <w:r w:rsidRPr="006E7146">
        <w:t>s specific to outcomes predicted by fetal growth (i.e. birth weight corrected for gestational age</w:t>
      </w:r>
      <w:r w:rsidR="00831AA1" w:rsidRPr="006E7146">
        <w:t>), and i</w:t>
      </w:r>
      <w:r w:rsidRPr="006E7146">
        <w:t>s also specific to male infants.</w:t>
      </w:r>
      <w:r w:rsidR="009B1861" w:rsidRPr="006E7146">
        <w:fldChar w:fldCharType="begin"/>
      </w:r>
      <w:r w:rsidR="00105535" w:rsidRPr="006E7146">
        <w:instrText xml:space="preserve"> ADDIN EN.CITE &lt;EndNote&gt;&lt;Cite&gt;&lt;Author&gt;Sucksdorff&lt;/Author&gt;&lt;Year&gt;2015&lt;/Year&gt;&lt;RecNum&gt;2359&lt;/RecNum&gt;&lt;DisplayText&gt;&lt;style face="superscript"&gt;5&lt;/style&gt;&lt;/DisplayText&gt;&lt;record&gt;&lt;rec-number&gt;2359&lt;/rec-number&gt;&lt;foreign-keys&gt;&lt;key app="EN" db-id="zap2pd0xqdpssxew0vo5dtz7s0xawtve5wx2" timestamp="1496394217"&gt;2359&lt;/key&gt;&lt;/foreign-keys&gt;&lt;ref-type name="Journal Article"&gt;17&lt;/ref-type&gt;&lt;contributors&gt;&lt;authors&gt;&lt;author&gt;Sucksdorff, M.&lt;/author&gt;&lt;author&gt;Lehtonen, L.&lt;/author&gt;&lt;author&gt;Chudal, R.&lt;/author&gt;&lt;author&gt;Suominen, A.&lt;/author&gt;&lt;author&gt;Joelsson, P.&lt;/author&gt;&lt;author&gt;Gissler, M.&lt;/author&gt;&lt;author&gt;Sourander, A.&lt;/author&gt;&lt;/authors&gt;&lt;/contributors&gt;&lt;titles&gt;&lt;title&gt;Preterm Birth and Poor Fetal Growth as Risk Factors of Attention-Deficit/ Hyperactivity Disorder&lt;/title&gt;&lt;secondary-title&gt;Pediatrics&lt;/secondary-title&gt;&lt;/titles&gt;&lt;periodical&gt;&lt;full-title&gt;Pediatrics&lt;/full-title&gt;&lt;/periodical&gt;&lt;pages&gt;e599-608&lt;/pages&gt;&lt;volume&gt;136&lt;/volume&gt;&lt;number&gt;3&lt;/number&gt;&lt;keywords&gt;&lt;keyword&gt;Adolescent&lt;/keyword&gt;&lt;keyword&gt;Attention Deficit Disorder with Hyperactivity/*diagnosis/*epidemiology/psychology&lt;/keyword&gt;&lt;keyword&gt;Child&lt;/keyword&gt;&lt;keyword&gt;Child, Preschool&lt;/keyword&gt;&lt;keyword&gt;Female&lt;/keyword&gt;&lt;keyword&gt;Fetal Growth Retardation/*diagnosis/*epidemiology/psychology&lt;/keyword&gt;&lt;keyword&gt;Finland/epidemiology&lt;/keyword&gt;&lt;keyword&gt;Gestational Age&lt;/keyword&gt;&lt;keyword&gt;Humans&lt;/keyword&gt;&lt;keyword&gt;Infant, Newborn&lt;/keyword&gt;&lt;keyword&gt;Infant, Premature/psychology&lt;/keyword&gt;&lt;keyword&gt;Male&lt;/keyword&gt;&lt;keyword&gt;Population Surveillance/methods&lt;/keyword&gt;&lt;keyword&gt;Pregnancy&lt;/keyword&gt;&lt;keyword&gt;Premature Birth/*diagnosis/*epidemiology/psychology&lt;/keyword&gt;&lt;keyword&gt;Registries&lt;/keyword&gt;&lt;keyword&gt;Risk Factors&lt;/keyword&gt;&lt;keyword&gt;Young Adult&lt;/keyword&gt;&lt;/keywords&gt;&lt;dates&gt;&lt;year&gt;2015&lt;/year&gt;&lt;pub-dates&gt;&lt;date&gt;Sep&lt;/date&gt;&lt;/pub-dates&gt;&lt;/dates&gt;&lt;isbn&gt;1098-4275 (Electronic)&amp;#xD;0031-4005 (Linking)&lt;/isbn&gt;&lt;accession-num&gt;26304830&lt;/accession-num&gt;&lt;urls&gt;&lt;related-urls&gt;&lt;url&gt;https://www.ncbi.nlm.nih.gov/pubmed/26304830&lt;/url&gt;&lt;/related-urls&gt;&lt;/urls&gt;&lt;electronic-resource-num&gt;10.1542/peds.2015-1043&lt;/electronic-resource-num&gt;&lt;/record&gt;&lt;/Cite&gt;&lt;/EndNote&gt;</w:instrText>
      </w:r>
      <w:r w:rsidR="009B1861" w:rsidRPr="006E7146">
        <w:fldChar w:fldCharType="separate"/>
      </w:r>
      <w:r w:rsidR="009B1861" w:rsidRPr="006E7146">
        <w:rPr>
          <w:noProof/>
          <w:vertAlign w:val="superscript"/>
        </w:rPr>
        <w:t>5</w:t>
      </w:r>
      <w:r w:rsidR="009B1861" w:rsidRPr="006E7146">
        <w:fldChar w:fldCharType="end"/>
      </w:r>
      <w:r w:rsidR="00BA32C9" w:rsidRPr="006E7146">
        <w:rPr>
          <w:noProof/>
          <w:vertAlign w:val="superscript"/>
        </w:rPr>
        <w:t xml:space="preserve"> </w:t>
      </w:r>
      <w:r w:rsidRPr="006E7146">
        <w:t xml:space="preserve"> This highlights that an increased rate of inter-uterine growth is a risk for cognitive difficulties independent of gestational length, and also highlights potential sex differences in effects of fetal growth on cognitive outcomes. Thus, the accelerated fetal development in males in the presence of high maternal cortisol demonstrated in the current </w:t>
      </w:r>
      <w:r w:rsidRPr="006E7146">
        <w:lastRenderedPageBreak/>
        <w:t xml:space="preserve">study may be part of a mechanism leading to poor cognitive and attention outcomes in later life. </w:t>
      </w:r>
      <w:r w:rsidR="00CC29E2" w:rsidRPr="006E7146">
        <w:t xml:space="preserve">Very recent findings demonstrate that maternal prenatal cortisol </w:t>
      </w:r>
      <w:r w:rsidR="009B1861" w:rsidRPr="006E7146">
        <w:t xml:space="preserve">also </w:t>
      </w:r>
      <w:r w:rsidR="00CC29E2" w:rsidRPr="006E7146">
        <w:t>has sex-specific associations with child neuronal connectivity, whereby females demonstrate an adaptive response via increased neuronal connectivity</w:t>
      </w:r>
      <w:r w:rsidR="00B5475C" w:rsidRPr="006E7146">
        <w:t>, but no adaptive response was evident in males</w:t>
      </w:r>
      <w:r w:rsidR="00CC29E2" w:rsidRPr="006E7146">
        <w:t>.</w:t>
      </w:r>
      <w:r w:rsidR="00B5475C" w:rsidRPr="006E7146">
        <w:fldChar w:fldCharType="begin">
          <w:fldData xml:space="preserve">PEVuZE5vdGU+PENpdGU+PEF1dGhvcj5LaW08L0F1dGhvcj48WWVhcj4yMDE3PC9ZZWFyPjxSZWNO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</w:fldData>
        </w:fldChar>
      </w:r>
      <w:r w:rsidR="00ED67D4" w:rsidRPr="006E7146">
        <w:instrText xml:space="preserve"> ADDIN EN.CITE </w:instrText>
      </w:r>
      <w:r w:rsidR="00ED67D4" w:rsidRPr="006E7146">
        <w:fldChar w:fldCharType="begin">
          <w:fldData xml:space="preserve">PEVuZE5vdGU+PENpdGU+PEF1dGhvcj5LaW08L0F1dGhvcj48WWVhcj4yMDE3PC9ZZWFyPjxSZWNO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</w:fldData>
        </w:fldChar>
      </w:r>
      <w:r w:rsidR="00ED67D4" w:rsidRPr="006E7146">
        <w:instrText xml:space="preserve"> ADDIN EN.CITE.DATA </w:instrText>
      </w:r>
      <w:r w:rsidR="00ED67D4" w:rsidRPr="006E7146">
        <w:fldChar w:fldCharType="end"/>
      </w:r>
      <w:r w:rsidR="00B5475C" w:rsidRPr="006E7146">
        <w:fldChar w:fldCharType="separate"/>
      </w:r>
      <w:r w:rsidR="00ED67D4" w:rsidRPr="006E7146">
        <w:rPr>
          <w:noProof/>
          <w:vertAlign w:val="superscript"/>
        </w:rPr>
        <w:t>47</w:t>
      </w:r>
      <w:r w:rsidR="00B5475C" w:rsidRPr="006E7146">
        <w:fldChar w:fldCharType="end"/>
      </w:r>
      <w:r w:rsidR="00CC29E2" w:rsidRPr="006E7146">
        <w:t xml:space="preserve"> However, this study was conducted in a small sample of mother-child dyads (N=49), and requires replication.</w:t>
      </w:r>
      <w:r w:rsidR="00CC29E2" w:rsidRPr="006E7146">
        <w:fldChar w:fldCharType="begin">
          <w:fldData xml:space="preserve">PEVuZE5vdGU+PENpdGU+PEF1dGhvcj5LaW08L0F1dGhvcj48WWVhcj4yMDE3PC9ZZWFyPjxSZWNO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</w:fldData>
        </w:fldChar>
      </w:r>
      <w:r w:rsidR="00ED67D4" w:rsidRPr="006E7146">
        <w:instrText xml:space="preserve"> ADDIN EN.CITE </w:instrText>
      </w:r>
      <w:r w:rsidR="00ED67D4" w:rsidRPr="006E7146">
        <w:fldChar w:fldCharType="begin">
          <w:fldData xml:space="preserve">PEVuZE5vdGU+PENpdGU+PEF1dGhvcj5LaW08L0F1dGhvcj48WWVhcj4yMDE3PC9ZZWFyPjxSZWNO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</w:fldData>
        </w:fldChar>
      </w:r>
      <w:r w:rsidR="00ED67D4" w:rsidRPr="006E7146">
        <w:instrText xml:space="preserve"> ADDIN EN.CITE.DATA </w:instrText>
      </w:r>
      <w:r w:rsidR="00ED67D4" w:rsidRPr="006E7146">
        <w:fldChar w:fldCharType="end"/>
      </w:r>
      <w:r w:rsidR="00CC29E2" w:rsidRPr="006E7146">
        <w:fldChar w:fldCharType="separate"/>
      </w:r>
      <w:r w:rsidR="00ED67D4" w:rsidRPr="006E7146">
        <w:rPr>
          <w:noProof/>
          <w:vertAlign w:val="superscript"/>
        </w:rPr>
        <w:t>47</w:t>
      </w:r>
      <w:r w:rsidR="00CC29E2" w:rsidRPr="006E7146">
        <w:fldChar w:fldCharType="end"/>
      </w:r>
    </w:p>
    <w:p w14:paraId="4B69B8A5" w14:textId="187A01DC" w:rsidR="00E4227F" w:rsidRPr="006E7146" w:rsidRDefault="00E4227F" w:rsidP="00E4227F">
      <w:pPr>
        <w:spacing w:line="480" w:lineRule="auto"/>
        <w:ind w:left="-567" w:right="-631"/>
        <w:jc w:val="both"/>
      </w:pPr>
    </w:p>
    <w:p w14:paraId="3BDBAAA0" w14:textId="3DB80CFC" w:rsidR="00B22AB7" w:rsidRPr="006E7146" w:rsidRDefault="00B22AB7" w:rsidP="00B22AB7">
      <w:pPr>
        <w:spacing w:line="480" w:lineRule="auto"/>
        <w:ind w:left="-567" w:right="-631"/>
        <w:jc w:val="both"/>
      </w:pPr>
      <w:r w:rsidRPr="006E7146">
        <w:t xml:space="preserve">In the current study we also report an interaction between maternal cortisol measures taken on waking and 30 minutes after waking and infant sex to predict birth weight, and the direction of effects was the same as for the </w:t>
      </w:r>
      <w:proofErr w:type="spellStart"/>
      <w:r w:rsidRPr="006E7146">
        <w:t>LogAUC</w:t>
      </w:r>
      <w:proofErr w:type="spellEnd"/>
      <w:r w:rsidRPr="006E7146">
        <w:t xml:space="preserve"> cortisol variable. However, there was no interaction effect when the evening cortisol measure was used in the regression analysis. </w:t>
      </w:r>
      <w:r w:rsidR="002C09A7" w:rsidRPr="006E7146">
        <w:t>This finding is consistent with reports from the obstetric literature that various indices of morning cortisol more strongly predict obstetric outcomes, such as birth weight, than those taken throughout the day</w:t>
      </w:r>
      <w:r w:rsidR="005A5B91" w:rsidRPr="006E7146">
        <w:t>.</w:t>
      </w:r>
      <w:r w:rsidR="002C09A7" w:rsidRPr="006E7146">
        <w:fldChar w:fldCharType="begin">
          <w:fldData xml:space="preserve">PEVuZE5vdGU+PENpdGU+PEF1dGhvcj5LaXZsaWdoYW48L0F1dGhvcj48WWVhcj4yMDA4PC9ZZWFy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</w:fldData>
        </w:fldChar>
      </w:r>
      <w:r w:rsidR="00ED67D4" w:rsidRPr="006E7146">
        <w:instrText xml:space="preserve"> ADDIN EN.CITE </w:instrText>
      </w:r>
      <w:r w:rsidR="00ED67D4" w:rsidRPr="006E7146">
        <w:fldChar w:fldCharType="begin">
          <w:fldData xml:space="preserve">PEVuZE5vdGU+PENpdGU+PEF1dGhvcj5LaXZsaWdoYW48L0F1dGhvcj48WWVhcj4yMDA4PC9ZZWFy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</w:fldData>
        </w:fldChar>
      </w:r>
      <w:r w:rsidR="00ED67D4" w:rsidRPr="006E7146">
        <w:instrText xml:space="preserve"> ADDIN EN.CITE.DATA </w:instrText>
      </w:r>
      <w:r w:rsidR="00ED67D4" w:rsidRPr="006E7146">
        <w:fldChar w:fldCharType="end"/>
      </w:r>
      <w:r w:rsidR="002C09A7" w:rsidRPr="006E7146">
        <w:fldChar w:fldCharType="separate"/>
      </w:r>
      <w:r w:rsidR="00ED67D4" w:rsidRPr="006E7146">
        <w:rPr>
          <w:noProof/>
          <w:vertAlign w:val="superscript"/>
        </w:rPr>
        <w:t>48-50</w:t>
      </w:r>
      <w:r w:rsidR="002C09A7" w:rsidRPr="006E7146">
        <w:fldChar w:fldCharType="end"/>
      </w:r>
      <w:r w:rsidR="002C09A7" w:rsidRPr="006E7146">
        <w:t xml:space="preserve"> It is currently unclear why maternal cortisol sampled in the morning, but not during the evening, may be particularly relevant for fetal growth, but this is an interesting direction for future research.</w:t>
      </w:r>
    </w:p>
    <w:p w14:paraId="41360B5C" w14:textId="77777777" w:rsidR="002C09A7" w:rsidRPr="006E7146" w:rsidRDefault="002C09A7" w:rsidP="00B22AB7">
      <w:pPr>
        <w:spacing w:line="480" w:lineRule="auto"/>
        <w:ind w:left="-567" w:right="-631"/>
        <w:jc w:val="both"/>
      </w:pPr>
    </w:p>
    <w:p w14:paraId="10BE1BBD" w14:textId="2F0448CA" w:rsidR="00F871B3" w:rsidRPr="006E7146" w:rsidRDefault="00BA32C9" w:rsidP="002754E5">
      <w:pPr>
        <w:spacing w:line="480" w:lineRule="auto"/>
        <w:ind w:left="-567" w:right="-631"/>
        <w:jc w:val="both"/>
      </w:pPr>
      <w:r w:rsidRPr="006E7146">
        <w:t xml:space="preserve">We </w:t>
      </w:r>
      <w:r w:rsidR="00D42272" w:rsidRPr="006E7146">
        <w:t>report</w:t>
      </w:r>
      <w:r w:rsidRPr="006E7146">
        <w:t xml:space="preserve"> </w:t>
      </w:r>
      <w:r w:rsidR="00D42272" w:rsidRPr="006E7146">
        <w:t xml:space="preserve">a </w:t>
      </w:r>
      <w:r w:rsidRPr="006E7146">
        <w:t xml:space="preserve">significant interaction between prenatal cortisol and infant sex to predict birth weight, </w:t>
      </w:r>
      <w:r w:rsidR="00B87234" w:rsidRPr="006E7146">
        <w:t>but not</w:t>
      </w:r>
      <w:r w:rsidRPr="006E7146">
        <w:t xml:space="preserve"> gestational age. This suggests that maternal prenatal cortisol may be particularly relevant for </w:t>
      </w:r>
      <w:r w:rsidR="000A6C2B" w:rsidRPr="006E7146">
        <w:t xml:space="preserve">the speed </w:t>
      </w:r>
      <w:r w:rsidR="00C40275">
        <w:t>o</w:t>
      </w:r>
      <w:r w:rsidR="000A6C2B" w:rsidRPr="006E7146">
        <w:t xml:space="preserve">f </w:t>
      </w:r>
      <w:r w:rsidRPr="006E7146">
        <w:rPr>
          <w:i/>
        </w:rPr>
        <w:t>in utero</w:t>
      </w:r>
      <w:r w:rsidRPr="006E7146">
        <w:t xml:space="preserve"> growth, but not </w:t>
      </w:r>
      <w:r w:rsidR="000A6C2B" w:rsidRPr="006E7146">
        <w:t>duration</w:t>
      </w:r>
      <w:r w:rsidRPr="006E7146">
        <w:t xml:space="preserve"> of </w:t>
      </w:r>
      <w:r w:rsidRPr="006E7146">
        <w:rPr>
          <w:i/>
        </w:rPr>
        <w:t>in utero</w:t>
      </w:r>
      <w:r w:rsidRPr="006E7146">
        <w:t xml:space="preserve"> growth. It has been </w:t>
      </w:r>
      <w:r w:rsidR="000A6C2B" w:rsidRPr="006E7146">
        <w:t xml:space="preserve">suggested that birth weight, </w:t>
      </w:r>
      <w:r w:rsidRPr="006E7146">
        <w:t xml:space="preserve">gestational length </w:t>
      </w:r>
      <w:r w:rsidR="000A6C2B" w:rsidRPr="006E7146">
        <w:t xml:space="preserve">and also birth length may </w:t>
      </w:r>
      <w:r w:rsidRPr="006E7146">
        <w:t xml:space="preserve">represent different </w:t>
      </w:r>
      <w:r w:rsidR="000A6C2B" w:rsidRPr="006E7146">
        <w:t>underlying</w:t>
      </w:r>
      <w:r w:rsidRPr="006E7146">
        <w:t xml:space="preserve"> mechanisms </w:t>
      </w:r>
      <w:r w:rsidR="000A6C2B" w:rsidRPr="006E7146">
        <w:t>with different effects on mental health.</w:t>
      </w:r>
      <w:r w:rsidR="000A6C2B"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 </w:instrText>
      </w:r>
      <w:r w:rsidR="00105535" w:rsidRPr="006E7146">
        <w:fldChar w:fldCharType="begin">
          <w:fldData xml:space="preserve">PEVuZE5vdGU+PENpdGU+PEF1dGhvcj5PJmFwb3M7RG9ubmVsbDwvQXV0aG9yPjxZZWFyPjIwMTc8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</w:fldData>
        </w:fldChar>
      </w:r>
      <w:r w:rsidR="00105535" w:rsidRPr="006E7146">
        <w:instrText xml:space="preserve"> ADDIN EN.CITE.DATA </w:instrText>
      </w:r>
      <w:r w:rsidR="00105535" w:rsidRPr="006E7146">
        <w:fldChar w:fldCharType="end"/>
      </w:r>
      <w:r w:rsidR="000A6C2B" w:rsidRPr="006E7146">
        <w:fldChar w:fldCharType="separate"/>
      </w:r>
      <w:r w:rsidR="000A6C2B" w:rsidRPr="006E7146">
        <w:rPr>
          <w:noProof/>
          <w:vertAlign w:val="superscript"/>
        </w:rPr>
        <w:t>3</w:t>
      </w:r>
      <w:r w:rsidR="000A6C2B" w:rsidRPr="006E7146">
        <w:fldChar w:fldCharType="end"/>
      </w:r>
      <w:r w:rsidR="000A6C2B" w:rsidRPr="006E7146">
        <w:t xml:space="preserve"> </w:t>
      </w:r>
      <w:r w:rsidR="00B87234" w:rsidRPr="006E7146">
        <w:t xml:space="preserve">A comprehensive understanding of such biological mechanisms remains to be elucidated, however an emerging animal and human literature provides evidence for sex differences in placental functioning in the context of maternal prenatal stress. The placenta is a highly dynamic endocrine tissue that </w:t>
      </w:r>
      <w:r w:rsidR="00B87234" w:rsidRPr="006E7146">
        <w:lastRenderedPageBreak/>
        <w:t xml:space="preserve">produces hormones and nutrients to support fetal development, </w:t>
      </w:r>
      <w:proofErr w:type="gramStart"/>
      <w:r w:rsidR="00B87234" w:rsidRPr="006E7146">
        <w:t>and also</w:t>
      </w:r>
      <w:proofErr w:type="gramEnd"/>
      <w:r w:rsidR="00B87234" w:rsidRPr="006E7146">
        <w:t xml:space="preserve"> acts as a protective barrier against potential insults. Fetal sex is a key determinant in the functional responses of the placental to maternal perturbations during pregnancy.</w:t>
      </w:r>
      <w:r w:rsidR="002754E5" w:rsidRPr="006E7146">
        <w:fldChar w:fldCharType="begin"/>
      </w:r>
      <w:r w:rsidR="00ED67D4" w:rsidRPr="006E7146">
        <w:instrText xml:space="preserve"> ADDIN EN.CITE &lt;EndNote&gt;&lt;Cite&gt;&lt;Author&gt;Bale&lt;/Author&gt;&lt;Year&gt;2016&lt;/Year&gt;&lt;RecNum&gt;2555&lt;/RecNum&gt;&lt;DisplayText&gt;&lt;style face="superscript"&gt;51&lt;/style&gt;&lt;/DisplayText&gt;&lt;record&gt;&lt;rec-number&gt;2555&lt;/rec-number&gt;&lt;foreign-keys&gt;&lt;key app="EN" db-id="zap2pd0xqdpssxew0vo5dtz7s0xawtve5wx2" timestamp="1510751556"&gt;2555&lt;/key&gt;&lt;/foreign-keys&gt;&lt;ref-type name="Journal Article"&gt;17&lt;/ref-type&gt;&lt;contributors&gt;&lt;authors&gt;&lt;author&gt;Bale, T. L.&lt;/author&gt;&lt;/authors&gt;&lt;/contributors&gt;&lt;auth-address&gt;Department of Biomedical Sciences, School of Veterinary Medicine and Department of Psychiatry, Perelman School of Medicine, University of Pennsylvania, Philadelphia, Pennsylvania, USA.&lt;/auth-address&gt;&lt;titles&gt;&lt;title&gt;The placenta and neurodevelopment: sex differences in prenatal vulnerability&lt;/title&gt;&lt;secondary-title&gt;Dialogues Clin Neurosci&lt;/secondary-title&gt;&lt;/titles&gt;&lt;periodical&gt;&lt;full-title&gt;Dialogues in clinical neuroscience&lt;/full-title&gt;&lt;abbr-1&gt;Dialogues Clin Neurosci&lt;/abbr-1&gt;&lt;/periodical&gt;&lt;pages&gt;459-464&lt;/pages&gt;&lt;volume&gt;18&lt;/volume&gt;&lt;number&gt;4&lt;/number&gt;&lt;keywords&gt;&lt;keyword&gt;Animals&lt;/keyword&gt;&lt;keyword&gt;Female&lt;/keyword&gt;&lt;keyword&gt;Humans&lt;/keyword&gt;&lt;keyword&gt;Male&lt;/keyword&gt;&lt;keyword&gt;Neurodevelopmental Disorders/etiology/*physiopathology&lt;/keyword&gt;&lt;keyword&gt;Placenta/physiology/*physiopathology&lt;/keyword&gt;&lt;keyword&gt;Pregnancy&lt;/keyword&gt;&lt;keyword&gt;Prenatal Exposure Delayed Effects/*physiopathology&lt;/keyword&gt;&lt;keyword&gt;*Sex Characteristics&lt;/keyword&gt;&lt;keyword&gt;Stress, Physiological&lt;/keyword&gt;&lt;keyword&gt;Stress, Psychological&lt;/keyword&gt;&lt;keyword&gt;O-linked N-acetylgluosamine transferase&lt;/keyword&gt;&lt;keyword&gt;early prenatal stress&lt;/keyword&gt;&lt;keyword&gt;maternal stress&lt;/keyword&gt;&lt;keyword&gt;neurodevelopmental disorder&lt;/keyword&gt;&lt;keyword&gt;transplacental signal&lt;/keyword&gt;&lt;/keywords&gt;&lt;dates&gt;&lt;year&gt;2016&lt;/year&gt;&lt;pub-dates&gt;&lt;date&gt;Dec&lt;/date&gt;&lt;/pub-dates&gt;&lt;/dates&gt;&lt;isbn&gt;1958-5969 (Electronic)&amp;#xD;1294-8322 (Linking)&lt;/isbn&gt;&lt;accession-num&gt;28179817&lt;/accession-num&gt;&lt;urls&gt;&lt;related-urls&gt;&lt;url&gt;https://www.ncbi.nlm.nih.gov/pubmed/28179817&lt;/url&gt;&lt;/related-urls&gt;&lt;/urls&gt;&lt;custom2&gt;PMC5286731&lt;/custom2&gt;&lt;/record&gt;&lt;/Cite&gt;&lt;/EndNote&gt;</w:instrText>
      </w:r>
      <w:r w:rsidR="002754E5" w:rsidRPr="006E7146">
        <w:fldChar w:fldCharType="separate"/>
      </w:r>
      <w:r w:rsidR="00ED67D4" w:rsidRPr="006E7146">
        <w:rPr>
          <w:noProof/>
          <w:vertAlign w:val="superscript"/>
        </w:rPr>
        <w:t>51</w:t>
      </w:r>
      <w:r w:rsidR="002754E5" w:rsidRPr="006E7146">
        <w:fldChar w:fldCharType="end"/>
      </w:r>
      <w:r w:rsidR="00B87234" w:rsidRPr="006E7146">
        <w:t xml:space="preserve"> Sex-differences in placental mechanisms are evident throughout gestation</w:t>
      </w:r>
      <w:r w:rsidR="002754E5" w:rsidRPr="006E7146">
        <w:t>, and therefore could provide a plausible mechanism by which the maternal milieu could have sex-dependent effects on fetal growth and development.</w:t>
      </w:r>
      <w:r w:rsidR="002754E5" w:rsidRPr="006E7146">
        <w:fldChar w:fldCharType="begin">
          <w:fldData xml:space="preserve">PEVuZE5vdGU+PENpdGU+PEF1dGhvcj5CYWxlPC9BdXRob3I+PFllYXI+MjAxNjwvWWVhcj48UmVj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</w:fldData>
        </w:fldChar>
      </w:r>
      <w:r w:rsidR="00ED67D4" w:rsidRPr="006E7146">
        <w:instrText xml:space="preserve"> ADDIN EN.CITE </w:instrText>
      </w:r>
      <w:r w:rsidR="00ED67D4" w:rsidRPr="006E7146">
        <w:fldChar w:fldCharType="begin">
          <w:fldData xml:space="preserve">PEVuZE5vdGU+PENpdGU+PEF1dGhvcj5CYWxlPC9BdXRob3I+PFllYXI+MjAxNjwvWWVhcj48UmVj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</w:fldData>
        </w:fldChar>
      </w:r>
      <w:r w:rsidR="00ED67D4" w:rsidRPr="006E7146">
        <w:instrText xml:space="preserve"> ADDIN EN.CITE.DATA </w:instrText>
      </w:r>
      <w:r w:rsidR="00ED67D4" w:rsidRPr="006E7146">
        <w:fldChar w:fldCharType="end"/>
      </w:r>
      <w:r w:rsidR="002754E5" w:rsidRPr="006E7146">
        <w:fldChar w:fldCharType="separate"/>
      </w:r>
      <w:r w:rsidR="00ED67D4" w:rsidRPr="006E7146">
        <w:rPr>
          <w:noProof/>
          <w:vertAlign w:val="superscript"/>
        </w:rPr>
        <w:t>51,52</w:t>
      </w:r>
      <w:r w:rsidR="002754E5" w:rsidRPr="006E7146">
        <w:fldChar w:fldCharType="end"/>
      </w:r>
      <w:r w:rsidR="00CC29E2" w:rsidRPr="006E7146">
        <w:t xml:space="preserve"> </w:t>
      </w:r>
    </w:p>
    <w:p w14:paraId="7AED6121" w14:textId="77777777" w:rsidR="002754E5" w:rsidRPr="006E7146" w:rsidRDefault="002754E5" w:rsidP="002754E5">
      <w:pPr>
        <w:spacing w:line="480" w:lineRule="auto"/>
        <w:ind w:left="-567" w:right="-631"/>
        <w:jc w:val="both"/>
      </w:pPr>
    </w:p>
    <w:p w14:paraId="33E9C5E6" w14:textId="69544412" w:rsidR="0020531B" w:rsidRPr="006E7146" w:rsidRDefault="002C09A7" w:rsidP="009B1861">
      <w:pPr>
        <w:spacing w:line="480" w:lineRule="auto"/>
        <w:ind w:left="-567" w:right="-631"/>
        <w:jc w:val="both"/>
      </w:pPr>
      <w:r w:rsidRPr="006E7146">
        <w:t>A significant strength of this study is the epidemiological sample recruited during pregnancy with a subsample stratified by psychosocial risk for more detailed assessment. This enabled data from the time consuming and costly measures of maternal prenatal cortisol to be weighted back to the general population. Our measure</w:t>
      </w:r>
      <w:r w:rsidR="00C67365" w:rsidRPr="006E7146">
        <w:t>s</w:t>
      </w:r>
      <w:r w:rsidRPr="006E7146">
        <w:t xml:space="preserve"> were assessed prospectively, and included relevant confounding variables. Limitations of the study include that </w:t>
      </w:r>
      <w:r w:rsidR="00BA32C9" w:rsidRPr="006E7146">
        <w:t>participants</w:t>
      </w:r>
      <w:r w:rsidRPr="006E7146">
        <w:t xml:space="preserve"> self-reported</w:t>
      </w:r>
      <w:r w:rsidR="00EF4EE6" w:rsidRPr="006E7146">
        <w:t xml:space="preserve"> the timing of the cortisol sample collection, which could potentially be inaccurate and introduce error.</w:t>
      </w:r>
      <w:r w:rsidR="00E4227F" w:rsidRPr="006E7146">
        <w:t xml:space="preserve"> </w:t>
      </w:r>
      <w:r w:rsidR="00EF4EE6" w:rsidRPr="006E7146">
        <w:t>We also had no information on time spent asleep before the first morning sample, or information on the time of the last meal/drink before each cortisol sample, which could affect the cortisol measurement</w:t>
      </w:r>
      <w:r w:rsidR="005A5B91" w:rsidRPr="006E7146">
        <w:t>.</w:t>
      </w:r>
      <w:r w:rsidR="00EF4EE6" w:rsidRPr="006E7146">
        <w:fldChar w:fldCharType="begin">
          <w:fldData xml:space="preserve">PEVuZE5vdGU+PENpdGU+PEF1dGhvcj5FbGRlcjwvQXV0aG9yPjxZZWFyPjIwMTQ8L1llYXI+PFJl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</w:fldData>
        </w:fldChar>
      </w:r>
      <w:r w:rsidR="00ED67D4" w:rsidRPr="006E7146">
        <w:instrText xml:space="preserve"> ADDIN EN.CITE </w:instrText>
      </w:r>
      <w:r w:rsidR="00ED67D4" w:rsidRPr="006E7146">
        <w:fldChar w:fldCharType="begin">
          <w:fldData xml:space="preserve">PEVuZE5vdGU+PENpdGU+PEF1dGhvcj5FbGRlcjwvQXV0aG9yPjxZZWFyPjIwMTQ8L1llYXI+PFJl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</w:fldData>
        </w:fldChar>
      </w:r>
      <w:r w:rsidR="00ED67D4" w:rsidRPr="006E7146">
        <w:instrText xml:space="preserve"> ADDIN EN.CITE.DATA </w:instrText>
      </w:r>
      <w:r w:rsidR="00ED67D4" w:rsidRPr="006E7146">
        <w:fldChar w:fldCharType="end"/>
      </w:r>
      <w:r w:rsidR="00EF4EE6" w:rsidRPr="006E7146">
        <w:fldChar w:fldCharType="separate"/>
      </w:r>
      <w:r w:rsidR="00ED67D4" w:rsidRPr="006E7146">
        <w:rPr>
          <w:noProof/>
          <w:vertAlign w:val="superscript"/>
        </w:rPr>
        <w:t>53,54</w:t>
      </w:r>
      <w:r w:rsidR="00EF4EE6" w:rsidRPr="006E7146">
        <w:fldChar w:fldCharType="end"/>
      </w:r>
      <w:r w:rsidR="003B1456" w:rsidRPr="006E7146">
        <w:t xml:space="preserve"> </w:t>
      </w:r>
      <w:r w:rsidR="00E73DD7" w:rsidRPr="006E7146">
        <w:t>While the sample size of 241 was adequate to identify the interaction between sex of fetus and birth</w:t>
      </w:r>
      <w:r w:rsidR="009B1861" w:rsidRPr="006E7146">
        <w:t xml:space="preserve"> </w:t>
      </w:r>
      <w:r w:rsidR="00E73DD7" w:rsidRPr="006E7146">
        <w:t xml:space="preserve">weight, and the effects of maternal cortisol in boys, in the subsample of girls the 95% CIs for the smaller effect sizes included zero and so may have arisen by chance. </w:t>
      </w:r>
      <w:r w:rsidR="00B56E55" w:rsidRPr="006E7146">
        <w:t>Our findings generalize to the Wirral population, however our sample is a somewhat more ethnically homogeneous and deprived population than the UK as a whole</w:t>
      </w:r>
      <w:r w:rsidR="003B1456" w:rsidRPr="006E7146">
        <w:t xml:space="preserve">. </w:t>
      </w:r>
    </w:p>
    <w:p w14:paraId="544F39DF" w14:textId="77777777" w:rsidR="0020531B" w:rsidRPr="006E7146" w:rsidRDefault="0020531B" w:rsidP="0020531B">
      <w:pPr>
        <w:spacing w:line="480" w:lineRule="auto"/>
        <w:ind w:left="-567" w:right="-631"/>
        <w:jc w:val="both"/>
      </w:pPr>
    </w:p>
    <w:p w14:paraId="1ADE94BE" w14:textId="57AE6085" w:rsidR="00024CAB" w:rsidRPr="006E7146" w:rsidRDefault="00FB2B23" w:rsidP="00024CAB">
      <w:pPr>
        <w:spacing w:line="480" w:lineRule="auto"/>
        <w:ind w:left="-567" w:right="-631"/>
        <w:jc w:val="both"/>
      </w:pPr>
      <w:r w:rsidRPr="006E7146">
        <w:t>To conclude, we report an interaction between maternal prenatal cortisol and infant sex to predict birth weight</w:t>
      </w:r>
      <w:r w:rsidR="00C67365" w:rsidRPr="006E7146">
        <w:t xml:space="preserve">. This interaction arose from </w:t>
      </w:r>
      <w:r w:rsidR="007D1EEE" w:rsidRPr="006E7146">
        <w:t>different</w:t>
      </w:r>
      <w:r w:rsidR="00C67365" w:rsidRPr="006E7146">
        <w:t xml:space="preserve"> effects of prenatal cortisol on birth weight in males and females: there was a</w:t>
      </w:r>
      <w:r w:rsidR="007D1EEE" w:rsidRPr="006E7146">
        <w:t xml:space="preserve"> statistically significant</w:t>
      </w:r>
      <w:r w:rsidR="00C67365" w:rsidRPr="006E7146">
        <w:t xml:space="preserve"> positive</w:t>
      </w:r>
      <w:r w:rsidR="00D716C4" w:rsidRPr="006E7146">
        <w:t xml:space="preserve"> association</w:t>
      </w:r>
      <w:r w:rsidR="00C67365" w:rsidRPr="006E7146">
        <w:t xml:space="preserve"> in males, </w:t>
      </w:r>
      <w:bookmarkStart w:id="18" w:name="_GoBack"/>
      <w:bookmarkEnd w:id="18"/>
      <w:r w:rsidR="00C67365" w:rsidRPr="006E7146">
        <w:lastRenderedPageBreak/>
        <w:t>and a negative association in females</w:t>
      </w:r>
      <w:r w:rsidR="007D1EEE" w:rsidRPr="006E7146">
        <w:t xml:space="preserve"> that did not reach statistical significance</w:t>
      </w:r>
      <w:r w:rsidR="00C67365" w:rsidRPr="006E7146">
        <w:t>. This finding adds to an emerging body of literature that suggests that there may be sex-specific fetal programming mechanisms i</w:t>
      </w:r>
      <w:r w:rsidR="00234060" w:rsidRPr="006E7146">
        <w:t>n the context of prenatal risks.</w:t>
      </w:r>
      <w:r w:rsidR="00C67365" w:rsidRPr="006E7146">
        <w:t xml:space="preserve"> </w:t>
      </w:r>
      <w:r w:rsidR="00234060" w:rsidRPr="006E7146">
        <w:t>These results have implications for understanding the early origins of sex differences in developmental psychopathology, which are well estab</w:t>
      </w:r>
      <w:r w:rsidR="0020531B" w:rsidRPr="006E7146">
        <w:t>lished but poorly understood.</w:t>
      </w:r>
    </w:p>
    <w:p w14:paraId="2965E097" w14:textId="77777777" w:rsidR="005A5B91" w:rsidRPr="006E7146" w:rsidRDefault="005A5B91">
      <w:pPr>
        <w:rPr>
          <w:b/>
        </w:rPr>
      </w:pPr>
      <w:r w:rsidRPr="006E7146">
        <w:rPr>
          <w:b/>
        </w:rPr>
        <w:br w:type="page"/>
      </w:r>
    </w:p>
    <w:p w14:paraId="5F04EB3F" w14:textId="3F43DC44" w:rsidR="00024CAB" w:rsidRPr="006E7146" w:rsidRDefault="00024CAB" w:rsidP="00024CAB">
      <w:pPr>
        <w:spacing w:line="480" w:lineRule="auto"/>
        <w:ind w:left="-567" w:right="-631"/>
        <w:jc w:val="both"/>
      </w:pPr>
      <w:r w:rsidRPr="006E7146">
        <w:rPr>
          <w:b/>
        </w:rPr>
        <w:lastRenderedPageBreak/>
        <w:t>Acknowledgements</w:t>
      </w:r>
    </w:p>
    <w:p w14:paraId="61CD4004" w14:textId="1203D537" w:rsidR="00FE796E" w:rsidRPr="006E7146" w:rsidRDefault="00024CAB" w:rsidP="00FE796E">
      <w:pPr>
        <w:spacing w:line="480" w:lineRule="auto"/>
        <w:ind w:left="-567"/>
        <w:jc w:val="both"/>
        <w:rPr>
          <w:rFonts w:ascii="Times New Roman" w:hAnsi="Times New Roman"/>
        </w:rPr>
      </w:pPr>
      <w:r w:rsidRPr="006E7146">
        <w:rPr>
          <w:rFonts w:ascii="Times New Roman" w:hAnsi="Times New Roman"/>
        </w:rPr>
        <w:t xml:space="preserve">We are very grateful to all participating families and to the research staff who contributed to this work: Liam Bassett, Carol Bedwell, Melissa </w:t>
      </w:r>
      <w:proofErr w:type="spellStart"/>
      <w:r w:rsidRPr="006E7146">
        <w:rPr>
          <w:rFonts w:ascii="Times New Roman" w:hAnsi="Times New Roman"/>
        </w:rPr>
        <w:t>Bensinyor</w:t>
      </w:r>
      <w:proofErr w:type="spellEnd"/>
      <w:r w:rsidRPr="006E7146">
        <w:rPr>
          <w:rFonts w:ascii="Times New Roman" w:hAnsi="Times New Roman"/>
        </w:rPr>
        <w:t xml:space="preserve">, Julie Carlisle, John Davies, Gillian Fairclough, Liz Green, Jenny Lee, Karen Lunt, </w:t>
      </w:r>
      <w:proofErr w:type="spellStart"/>
      <w:r w:rsidRPr="006E7146">
        <w:rPr>
          <w:rFonts w:ascii="Times New Roman" w:hAnsi="Times New Roman"/>
        </w:rPr>
        <w:t>KateMarks</w:t>
      </w:r>
      <w:proofErr w:type="spellEnd"/>
      <w:r w:rsidRPr="006E7146">
        <w:rPr>
          <w:rFonts w:ascii="Times New Roman" w:hAnsi="Times New Roman"/>
        </w:rPr>
        <w:t>, Joanne Roberts, Elaine Roy, Carol Sadler, Niki Sandman, Belinda Thompson. We also thank Wirral University Teaching Hospital NHS Foundation Trust, NHS Wirral and NHS Western Cheshire for their support. The views expressed are those of the authors and not necessarily those of the NHS, the NIHR, or the Department of Health (UK</w:t>
      </w:r>
      <w:r w:rsidR="00FE796E" w:rsidRPr="006E7146">
        <w:rPr>
          <w:rFonts w:ascii="Times New Roman" w:hAnsi="Times New Roman"/>
        </w:rPr>
        <w:t xml:space="preserve">). </w:t>
      </w:r>
    </w:p>
    <w:p w14:paraId="4465CA0F" w14:textId="77777777" w:rsidR="005A5B91" w:rsidRPr="006E7146" w:rsidRDefault="005A5B91" w:rsidP="00FE796E">
      <w:pPr>
        <w:spacing w:line="480" w:lineRule="auto"/>
        <w:ind w:left="-567"/>
        <w:jc w:val="both"/>
        <w:rPr>
          <w:rFonts w:ascii="Times New Roman" w:hAnsi="Times New Roman"/>
        </w:rPr>
        <w:sectPr w:rsidR="005A5B91" w:rsidRPr="006E7146" w:rsidSect="0089021D">
          <w:headerReference w:type="default" r:id="rId6"/>
          <w:footerReference w:type="even" r:id="rId7"/>
          <w:footerReference w:type="default" r:id="rId8"/>
          <w:pgSz w:w="11900" w:h="16840"/>
          <w:pgMar w:top="1440" w:right="1800" w:bottom="1440" w:left="1800" w:header="708" w:footer="708" w:gutter="0"/>
          <w:cols w:space="708"/>
          <w:titlePg/>
          <w:docGrid w:linePitch="360"/>
        </w:sectPr>
      </w:pPr>
    </w:p>
    <w:p w14:paraId="6135A1E9" w14:textId="64A215CC" w:rsidR="00024CAB" w:rsidRPr="006E7146" w:rsidRDefault="00FE796E" w:rsidP="00FE796E">
      <w:pPr>
        <w:spacing w:line="480" w:lineRule="auto"/>
        <w:ind w:left="-567"/>
        <w:jc w:val="both"/>
        <w:rPr>
          <w:rFonts w:ascii="Times New Roman" w:hAnsi="Times New Roman"/>
          <w:b/>
        </w:rPr>
      </w:pPr>
      <w:r w:rsidRPr="006E7146">
        <w:rPr>
          <w:rFonts w:ascii="Times New Roman" w:hAnsi="Times New Roman"/>
          <w:b/>
        </w:rPr>
        <w:lastRenderedPageBreak/>
        <w:t>Financial Support</w:t>
      </w:r>
    </w:p>
    <w:p w14:paraId="1CE5FF95" w14:textId="73EB0B58" w:rsidR="00024CAB" w:rsidRPr="006E7146" w:rsidRDefault="00FE796E" w:rsidP="0020531B">
      <w:pPr>
        <w:spacing w:line="480" w:lineRule="auto"/>
        <w:ind w:left="-567" w:right="-631"/>
        <w:jc w:val="both"/>
      </w:pPr>
      <w:r w:rsidRPr="006E7146">
        <w:rPr>
          <w:rFonts w:ascii="Times New Roman" w:hAnsi="Times New Roman"/>
        </w:rPr>
        <w:t>This work was funded by a grant from the UK Medical Research Council (grant number G0400577). AP was part funded by the NIHR Biomedical Research Centre and Dementia Unit at South London and Maudsley National Health Service (NHS) Foundation Trust and King’s College London.</w:t>
      </w:r>
    </w:p>
    <w:p w14:paraId="4EB64E5A" w14:textId="77777777" w:rsidR="00FE796E" w:rsidRPr="006E7146" w:rsidRDefault="00FE796E" w:rsidP="0020531B">
      <w:pPr>
        <w:spacing w:line="480" w:lineRule="auto"/>
        <w:ind w:left="-567" w:right="-631"/>
        <w:jc w:val="both"/>
        <w:sectPr w:rsidR="00FE796E" w:rsidRPr="006E7146" w:rsidSect="00DC7D41">
          <w:pgSz w:w="11900" w:h="16840"/>
          <w:pgMar w:top="1440" w:right="1800" w:bottom="1440" w:left="1800" w:header="708" w:footer="708" w:gutter="0"/>
          <w:cols w:space="708"/>
          <w:docGrid w:linePitch="360"/>
        </w:sectPr>
      </w:pPr>
    </w:p>
    <w:p w14:paraId="4187F007" w14:textId="77777777" w:rsidR="00FE796E" w:rsidRPr="006E7146" w:rsidRDefault="00FE796E" w:rsidP="00FE796E">
      <w:pPr>
        <w:spacing w:line="480" w:lineRule="auto"/>
        <w:ind w:left="-567" w:right="-631"/>
        <w:jc w:val="both"/>
        <w:rPr>
          <w:b/>
        </w:rPr>
      </w:pPr>
      <w:r w:rsidRPr="006E7146">
        <w:rPr>
          <w:b/>
        </w:rPr>
        <w:lastRenderedPageBreak/>
        <w:t>Ethical Standards</w:t>
      </w:r>
    </w:p>
    <w:p w14:paraId="3B7D8203" w14:textId="3B5FDD3B" w:rsidR="00FE796E" w:rsidRPr="006E7146" w:rsidRDefault="00FE796E" w:rsidP="00FE796E">
      <w:pPr>
        <w:spacing w:line="480" w:lineRule="auto"/>
        <w:ind w:left="-567" w:right="-631"/>
        <w:jc w:val="both"/>
      </w:pPr>
      <w:r w:rsidRPr="006E7146">
        <w:t>The authors assert that all procedures contributing to this work comply with the ethical standards of the relevant national guidelines on human experimentation (</w:t>
      </w:r>
      <w:r w:rsidR="00204CA9" w:rsidRPr="006E7146">
        <w:t>UK</w:t>
      </w:r>
      <w:r w:rsidRPr="006E7146">
        <w:t xml:space="preserve">) and with the Helsinki Declaration of 1975, as revised in 2008, and has been approved by the institutional committees (Cheshire North and West Research Ethics Committee, UK). </w:t>
      </w:r>
    </w:p>
    <w:p w14:paraId="78048926" w14:textId="77777777" w:rsidR="00FE796E" w:rsidRPr="006E7146" w:rsidRDefault="00FE796E" w:rsidP="0020531B">
      <w:pPr>
        <w:spacing w:line="480" w:lineRule="auto"/>
        <w:ind w:left="-567" w:right="-631"/>
        <w:jc w:val="both"/>
        <w:sectPr w:rsidR="00FE796E" w:rsidRPr="006E7146" w:rsidSect="00DC7D41">
          <w:pgSz w:w="11900" w:h="16840"/>
          <w:pgMar w:top="1440" w:right="1800" w:bottom="1440" w:left="1800" w:header="708" w:footer="708" w:gutter="0"/>
          <w:cols w:space="708"/>
          <w:docGrid w:linePitch="360"/>
        </w:sectPr>
      </w:pPr>
    </w:p>
    <w:p w14:paraId="3E8ABFBC" w14:textId="0EAB00A2" w:rsidR="00024CAB" w:rsidRPr="006E7146" w:rsidRDefault="00FE796E" w:rsidP="0020531B">
      <w:pPr>
        <w:spacing w:line="480" w:lineRule="auto"/>
        <w:ind w:left="-567" w:right="-631"/>
        <w:jc w:val="both"/>
        <w:rPr>
          <w:b/>
        </w:rPr>
      </w:pPr>
      <w:r w:rsidRPr="006E7146">
        <w:rPr>
          <w:b/>
        </w:rPr>
        <w:lastRenderedPageBreak/>
        <w:t>Conflicts of Interest</w:t>
      </w:r>
    </w:p>
    <w:p w14:paraId="12E36238" w14:textId="383BB378" w:rsidR="00FE796E" w:rsidRPr="006E7146" w:rsidRDefault="00FE796E" w:rsidP="00FE796E">
      <w:pPr>
        <w:spacing w:line="480" w:lineRule="auto"/>
        <w:ind w:left="-567" w:right="-631"/>
        <w:jc w:val="both"/>
        <w:sectPr w:rsidR="00FE796E" w:rsidRPr="006E7146" w:rsidSect="00DC7D41">
          <w:pgSz w:w="11900" w:h="16840"/>
          <w:pgMar w:top="1440" w:right="1800" w:bottom="1440" w:left="1800" w:header="708" w:footer="708" w:gutter="0"/>
          <w:cols w:space="708"/>
          <w:docGrid w:linePitch="360"/>
        </w:sectPr>
      </w:pPr>
      <w:r w:rsidRPr="006E7146">
        <w:t>None</w:t>
      </w:r>
    </w:p>
    <w:p w14:paraId="0B7AEE60" w14:textId="1F4F6A7F" w:rsidR="003B2B65" w:rsidRPr="006E7146" w:rsidRDefault="003B2B65" w:rsidP="003B2B65">
      <w:pPr>
        <w:spacing w:line="480" w:lineRule="auto"/>
        <w:ind w:left="-567" w:right="-631"/>
        <w:jc w:val="both"/>
        <w:rPr>
          <w:b/>
        </w:rPr>
      </w:pPr>
      <w:r w:rsidRPr="006E7146">
        <w:rPr>
          <w:b/>
        </w:rPr>
        <w:lastRenderedPageBreak/>
        <w:t>Tables</w:t>
      </w:r>
    </w:p>
    <w:p w14:paraId="1750A29C" w14:textId="7BDDB59B" w:rsidR="003B2B65" w:rsidRPr="006E7146" w:rsidRDefault="003B2B65" w:rsidP="003B2B65">
      <w:pPr>
        <w:spacing w:line="480" w:lineRule="auto"/>
        <w:ind w:left="-567" w:right="-631"/>
        <w:jc w:val="both"/>
      </w:pPr>
      <w:r w:rsidRPr="006E7146">
        <w:rPr>
          <w:b/>
        </w:rPr>
        <w:t>Table 1</w:t>
      </w:r>
      <w:r w:rsidRPr="006E7146">
        <w:t xml:space="preserve"> Birth weight, gestational age, maternal cortisol and confounding variables, by infant sex</w:t>
      </w:r>
    </w:p>
    <w:tbl>
      <w:tblPr>
        <w:tblW w:w="11697" w:type="dxa"/>
        <w:tblInd w:w="93" w:type="dxa"/>
        <w:tblLook w:val="04A0" w:firstRow="1" w:lastRow="0" w:firstColumn="1" w:lastColumn="0" w:noHBand="0" w:noVBand="1"/>
      </w:tblPr>
      <w:tblGrid>
        <w:gridCol w:w="1517"/>
        <w:gridCol w:w="4660"/>
        <w:gridCol w:w="1022"/>
        <w:gridCol w:w="766"/>
        <w:gridCol w:w="972"/>
        <w:gridCol w:w="952"/>
        <w:gridCol w:w="904"/>
        <w:gridCol w:w="904"/>
      </w:tblGrid>
      <w:tr w:rsidR="006E7146" w:rsidRPr="006E7146" w14:paraId="2768278E" w14:textId="77777777" w:rsidTr="009B1861">
        <w:trPr>
          <w:trHeight w:val="300"/>
        </w:trPr>
        <w:tc>
          <w:tcPr>
            <w:tcW w:w="1517" w:type="dxa"/>
            <w:tcBorders>
              <w:top w:val="single" w:sz="4" w:space="0" w:color="auto"/>
              <w:left w:val="single" w:sz="4" w:space="0" w:color="auto"/>
              <w:bottom w:val="nil"/>
              <w:right w:val="nil"/>
            </w:tcBorders>
            <w:shd w:val="clear" w:color="auto" w:fill="auto"/>
            <w:noWrap/>
            <w:vAlign w:val="bottom"/>
            <w:hideMark/>
          </w:tcPr>
          <w:p w14:paraId="643793F2"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 </w:t>
            </w:r>
          </w:p>
        </w:tc>
        <w:tc>
          <w:tcPr>
            <w:tcW w:w="4660" w:type="dxa"/>
            <w:tcBorders>
              <w:top w:val="single" w:sz="4" w:space="0" w:color="auto"/>
              <w:left w:val="nil"/>
              <w:bottom w:val="nil"/>
              <w:right w:val="single" w:sz="4" w:space="0" w:color="auto"/>
            </w:tcBorders>
            <w:shd w:val="clear" w:color="auto" w:fill="auto"/>
            <w:noWrap/>
            <w:vAlign w:val="bottom"/>
            <w:hideMark/>
          </w:tcPr>
          <w:p w14:paraId="43338F2B"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 </w:t>
            </w:r>
          </w:p>
        </w:tc>
        <w:tc>
          <w:tcPr>
            <w:tcW w:w="2760" w:type="dxa"/>
            <w:gridSpan w:val="3"/>
            <w:tcBorders>
              <w:top w:val="single" w:sz="4" w:space="0" w:color="auto"/>
              <w:left w:val="nil"/>
              <w:bottom w:val="nil"/>
              <w:right w:val="single" w:sz="4" w:space="0" w:color="000000"/>
            </w:tcBorders>
            <w:shd w:val="clear" w:color="auto" w:fill="auto"/>
            <w:noWrap/>
            <w:vAlign w:val="bottom"/>
            <w:hideMark/>
          </w:tcPr>
          <w:p w14:paraId="2C083FCF" w14:textId="58096272" w:rsidR="0056186C" w:rsidRPr="006E7146" w:rsidRDefault="00FA6B04"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Males (n=115</w:t>
            </w:r>
            <w:r w:rsidR="0056186C" w:rsidRPr="006E7146">
              <w:rPr>
                <w:rFonts w:eastAsia="Times New Roman" w:cs="Times New Roman"/>
                <w:b/>
                <w:bCs/>
                <w:sz w:val="22"/>
                <w:szCs w:val="22"/>
                <w:lang w:val="en-GB"/>
              </w:rPr>
              <w:t>)</w:t>
            </w:r>
          </w:p>
        </w:tc>
        <w:tc>
          <w:tcPr>
            <w:tcW w:w="2760" w:type="dxa"/>
            <w:gridSpan w:val="3"/>
            <w:tcBorders>
              <w:top w:val="single" w:sz="4" w:space="0" w:color="auto"/>
              <w:left w:val="nil"/>
              <w:bottom w:val="nil"/>
              <w:right w:val="single" w:sz="4" w:space="0" w:color="000000"/>
            </w:tcBorders>
            <w:shd w:val="clear" w:color="auto" w:fill="auto"/>
            <w:noWrap/>
            <w:vAlign w:val="bottom"/>
            <w:hideMark/>
          </w:tcPr>
          <w:p w14:paraId="5384C436"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Females (n=126)</w:t>
            </w:r>
          </w:p>
        </w:tc>
      </w:tr>
      <w:tr w:rsidR="006E7146" w:rsidRPr="006E7146" w14:paraId="6F07741D" w14:textId="77777777" w:rsidTr="009B1861">
        <w:trPr>
          <w:trHeight w:val="320"/>
        </w:trPr>
        <w:tc>
          <w:tcPr>
            <w:tcW w:w="1517" w:type="dxa"/>
            <w:tcBorders>
              <w:top w:val="nil"/>
              <w:left w:val="single" w:sz="4" w:space="0" w:color="auto"/>
              <w:bottom w:val="single" w:sz="8" w:space="0" w:color="auto"/>
              <w:right w:val="nil"/>
            </w:tcBorders>
            <w:shd w:val="clear" w:color="auto" w:fill="auto"/>
            <w:noWrap/>
            <w:vAlign w:val="bottom"/>
            <w:hideMark/>
          </w:tcPr>
          <w:p w14:paraId="61C2478E"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Variable type</w:t>
            </w:r>
          </w:p>
        </w:tc>
        <w:tc>
          <w:tcPr>
            <w:tcW w:w="4660" w:type="dxa"/>
            <w:tcBorders>
              <w:top w:val="nil"/>
              <w:left w:val="nil"/>
              <w:bottom w:val="single" w:sz="8" w:space="0" w:color="auto"/>
              <w:right w:val="single" w:sz="4" w:space="0" w:color="auto"/>
            </w:tcBorders>
            <w:shd w:val="clear" w:color="auto" w:fill="auto"/>
            <w:noWrap/>
            <w:vAlign w:val="bottom"/>
            <w:hideMark/>
          </w:tcPr>
          <w:p w14:paraId="753FEBAC"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Measure</w:t>
            </w:r>
          </w:p>
        </w:tc>
        <w:tc>
          <w:tcPr>
            <w:tcW w:w="1022" w:type="dxa"/>
            <w:tcBorders>
              <w:top w:val="nil"/>
              <w:left w:val="nil"/>
              <w:bottom w:val="single" w:sz="8" w:space="0" w:color="auto"/>
              <w:right w:val="nil"/>
            </w:tcBorders>
            <w:shd w:val="clear" w:color="auto" w:fill="auto"/>
            <w:noWrap/>
            <w:vAlign w:val="bottom"/>
            <w:hideMark/>
          </w:tcPr>
          <w:p w14:paraId="30412490"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Mean</w:t>
            </w:r>
          </w:p>
        </w:tc>
        <w:tc>
          <w:tcPr>
            <w:tcW w:w="766" w:type="dxa"/>
            <w:tcBorders>
              <w:top w:val="nil"/>
              <w:left w:val="nil"/>
              <w:bottom w:val="single" w:sz="8" w:space="0" w:color="auto"/>
              <w:right w:val="nil"/>
            </w:tcBorders>
            <w:shd w:val="clear" w:color="auto" w:fill="auto"/>
            <w:noWrap/>
            <w:vAlign w:val="bottom"/>
            <w:hideMark/>
          </w:tcPr>
          <w:p w14:paraId="4E24848C"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SD</w:t>
            </w:r>
          </w:p>
        </w:tc>
        <w:tc>
          <w:tcPr>
            <w:tcW w:w="972" w:type="dxa"/>
            <w:tcBorders>
              <w:top w:val="nil"/>
              <w:left w:val="nil"/>
              <w:bottom w:val="single" w:sz="8" w:space="0" w:color="auto"/>
              <w:right w:val="single" w:sz="4" w:space="0" w:color="auto"/>
            </w:tcBorders>
            <w:shd w:val="clear" w:color="auto" w:fill="auto"/>
            <w:noWrap/>
            <w:vAlign w:val="bottom"/>
            <w:hideMark/>
          </w:tcPr>
          <w:p w14:paraId="69FDDFB3"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w:t>
            </w:r>
          </w:p>
        </w:tc>
        <w:tc>
          <w:tcPr>
            <w:tcW w:w="952" w:type="dxa"/>
            <w:tcBorders>
              <w:top w:val="nil"/>
              <w:left w:val="nil"/>
              <w:bottom w:val="single" w:sz="8" w:space="0" w:color="auto"/>
              <w:right w:val="nil"/>
            </w:tcBorders>
            <w:shd w:val="clear" w:color="auto" w:fill="auto"/>
            <w:noWrap/>
            <w:vAlign w:val="bottom"/>
            <w:hideMark/>
          </w:tcPr>
          <w:p w14:paraId="4B7BC4FF"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Mean</w:t>
            </w:r>
          </w:p>
        </w:tc>
        <w:tc>
          <w:tcPr>
            <w:tcW w:w="904" w:type="dxa"/>
            <w:tcBorders>
              <w:top w:val="nil"/>
              <w:left w:val="nil"/>
              <w:bottom w:val="single" w:sz="8" w:space="0" w:color="auto"/>
              <w:right w:val="nil"/>
            </w:tcBorders>
            <w:shd w:val="clear" w:color="auto" w:fill="auto"/>
            <w:noWrap/>
            <w:vAlign w:val="bottom"/>
            <w:hideMark/>
          </w:tcPr>
          <w:p w14:paraId="664144D9"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SD</w:t>
            </w:r>
          </w:p>
        </w:tc>
        <w:tc>
          <w:tcPr>
            <w:tcW w:w="904" w:type="dxa"/>
            <w:tcBorders>
              <w:top w:val="nil"/>
              <w:left w:val="nil"/>
              <w:bottom w:val="single" w:sz="8" w:space="0" w:color="auto"/>
              <w:right w:val="single" w:sz="4" w:space="0" w:color="auto"/>
            </w:tcBorders>
            <w:shd w:val="clear" w:color="auto" w:fill="auto"/>
            <w:noWrap/>
            <w:vAlign w:val="bottom"/>
            <w:hideMark/>
          </w:tcPr>
          <w:p w14:paraId="70FB2D58" w14:textId="77777777" w:rsidR="0056186C" w:rsidRPr="006E7146" w:rsidRDefault="0056186C" w:rsidP="0056186C">
            <w:pPr>
              <w:jc w:val="center"/>
              <w:rPr>
                <w:rFonts w:eastAsia="Times New Roman" w:cs="Times New Roman"/>
                <w:b/>
                <w:bCs/>
                <w:sz w:val="22"/>
                <w:szCs w:val="22"/>
                <w:lang w:val="en-GB"/>
              </w:rPr>
            </w:pPr>
            <w:r w:rsidRPr="006E7146">
              <w:rPr>
                <w:rFonts w:eastAsia="Times New Roman" w:cs="Times New Roman"/>
                <w:b/>
                <w:bCs/>
                <w:sz w:val="22"/>
                <w:szCs w:val="22"/>
                <w:lang w:val="en-GB"/>
              </w:rPr>
              <w:t>%</w:t>
            </w:r>
          </w:p>
        </w:tc>
      </w:tr>
      <w:tr w:rsidR="006E7146" w:rsidRPr="006E7146" w14:paraId="0FAE35D5"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0BFE7326"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Dependent</w:t>
            </w:r>
          </w:p>
        </w:tc>
        <w:tc>
          <w:tcPr>
            <w:tcW w:w="4660" w:type="dxa"/>
            <w:tcBorders>
              <w:top w:val="nil"/>
              <w:left w:val="nil"/>
              <w:bottom w:val="nil"/>
              <w:right w:val="single" w:sz="4" w:space="0" w:color="auto"/>
            </w:tcBorders>
            <w:shd w:val="clear" w:color="auto" w:fill="auto"/>
            <w:noWrap/>
            <w:vAlign w:val="bottom"/>
            <w:hideMark/>
          </w:tcPr>
          <w:p w14:paraId="3B9440F6" w14:textId="2E5E1896"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Birth weight by gestational age (g/weeks)</w:t>
            </w:r>
          </w:p>
        </w:tc>
        <w:tc>
          <w:tcPr>
            <w:tcW w:w="1022" w:type="dxa"/>
            <w:tcBorders>
              <w:top w:val="nil"/>
              <w:left w:val="nil"/>
              <w:bottom w:val="nil"/>
              <w:right w:val="nil"/>
            </w:tcBorders>
            <w:shd w:val="clear" w:color="auto" w:fill="auto"/>
            <w:noWrap/>
            <w:vAlign w:val="bottom"/>
            <w:hideMark/>
          </w:tcPr>
          <w:p w14:paraId="418CF42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88.10</w:t>
            </w:r>
          </w:p>
        </w:tc>
        <w:tc>
          <w:tcPr>
            <w:tcW w:w="766" w:type="dxa"/>
            <w:tcBorders>
              <w:top w:val="nil"/>
              <w:left w:val="nil"/>
              <w:bottom w:val="nil"/>
              <w:right w:val="nil"/>
            </w:tcBorders>
            <w:shd w:val="clear" w:color="auto" w:fill="auto"/>
            <w:noWrap/>
            <w:vAlign w:val="bottom"/>
            <w:hideMark/>
          </w:tcPr>
          <w:p w14:paraId="577EA33A"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41</w:t>
            </w:r>
          </w:p>
        </w:tc>
        <w:tc>
          <w:tcPr>
            <w:tcW w:w="972" w:type="dxa"/>
            <w:tcBorders>
              <w:top w:val="nil"/>
              <w:left w:val="nil"/>
              <w:bottom w:val="nil"/>
              <w:right w:val="single" w:sz="4" w:space="0" w:color="auto"/>
            </w:tcBorders>
            <w:shd w:val="clear" w:color="auto" w:fill="auto"/>
            <w:noWrap/>
            <w:vAlign w:val="bottom"/>
            <w:hideMark/>
          </w:tcPr>
          <w:p w14:paraId="3048D0F9"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74859F5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85.26</w:t>
            </w:r>
          </w:p>
        </w:tc>
        <w:tc>
          <w:tcPr>
            <w:tcW w:w="904" w:type="dxa"/>
            <w:tcBorders>
              <w:top w:val="nil"/>
              <w:left w:val="nil"/>
              <w:bottom w:val="nil"/>
              <w:right w:val="nil"/>
            </w:tcBorders>
            <w:shd w:val="clear" w:color="auto" w:fill="auto"/>
            <w:noWrap/>
            <w:vAlign w:val="bottom"/>
            <w:hideMark/>
          </w:tcPr>
          <w:p w14:paraId="453DF5D7"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0.06</w:t>
            </w:r>
          </w:p>
        </w:tc>
        <w:tc>
          <w:tcPr>
            <w:tcW w:w="904" w:type="dxa"/>
            <w:tcBorders>
              <w:top w:val="nil"/>
              <w:left w:val="nil"/>
              <w:bottom w:val="nil"/>
              <w:right w:val="single" w:sz="4" w:space="0" w:color="auto"/>
            </w:tcBorders>
            <w:shd w:val="clear" w:color="auto" w:fill="auto"/>
            <w:noWrap/>
            <w:vAlign w:val="bottom"/>
            <w:hideMark/>
          </w:tcPr>
          <w:p w14:paraId="750D060E"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5FE5C4A2"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2953F1D7"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 </w:t>
            </w:r>
          </w:p>
        </w:tc>
        <w:tc>
          <w:tcPr>
            <w:tcW w:w="4660" w:type="dxa"/>
            <w:tcBorders>
              <w:top w:val="nil"/>
              <w:left w:val="nil"/>
              <w:bottom w:val="nil"/>
              <w:right w:val="single" w:sz="4" w:space="0" w:color="auto"/>
            </w:tcBorders>
            <w:shd w:val="clear" w:color="auto" w:fill="auto"/>
            <w:noWrap/>
            <w:vAlign w:val="bottom"/>
            <w:hideMark/>
          </w:tcPr>
          <w:p w14:paraId="14718732"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Gestational age (weeks)</w:t>
            </w:r>
          </w:p>
        </w:tc>
        <w:tc>
          <w:tcPr>
            <w:tcW w:w="1022" w:type="dxa"/>
            <w:tcBorders>
              <w:top w:val="nil"/>
              <w:left w:val="nil"/>
              <w:bottom w:val="nil"/>
              <w:right w:val="nil"/>
            </w:tcBorders>
            <w:shd w:val="clear" w:color="auto" w:fill="auto"/>
            <w:noWrap/>
            <w:vAlign w:val="bottom"/>
            <w:hideMark/>
          </w:tcPr>
          <w:p w14:paraId="625C449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39.75</w:t>
            </w:r>
          </w:p>
        </w:tc>
        <w:tc>
          <w:tcPr>
            <w:tcW w:w="766" w:type="dxa"/>
            <w:tcBorders>
              <w:top w:val="nil"/>
              <w:left w:val="nil"/>
              <w:bottom w:val="nil"/>
              <w:right w:val="nil"/>
            </w:tcBorders>
            <w:shd w:val="clear" w:color="auto" w:fill="auto"/>
            <w:noWrap/>
            <w:vAlign w:val="bottom"/>
            <w:hideMark/>
          </w:tcPr>
          <w:p w14:paraId="08BFE38C"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36</w:t>
            </w:r>
          </w:p>
        </w:tc>
        <w:tc>
          <w:tcPr>
            <w:tcW w:w="972" w:type="dxa"/>
            <w:tcBorders>
              <w:top w:val="nil"/>
              <w:left w:val="nil"/>
              <w:bottom w:val="nil"/>
              <w:right w:val="single" w:sz="4" w:space="0" w:color="auto"/>
            </w:tcBorders>
            <w:shd w:val="clear" w:color="auto" w:fill="auto"/>
            <w:noWrap/>
            <w:vAlign w:val="bottom"/>
            <w:hideMark/>
          </w:tcPr>
          <w:p w14:paraId="4489160D"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5A1FC04C"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39.96</w:t>
            </w:r>
          </w:p>
        </w:tc>
        <w:tc>
          <w:tcPr>
            <w:tcW w:w="904" w:type="dxa"/>
            <w:tcBorders>
              <w:top w:val="nil"/>
              <w:left w:val="nil"/>
              <w:bottom w:val="nil"/>
              <w:right w:val="nil"/>
            </w:tcBorders>
            <w:shd w:val="clear" w:color="auto" w:fill="auto"/>
            <w:noWrap/>
            <w:vAlign w:val="bottom"/>
            <w:hideMark/>
          </w:tcPr>
          <w:p w14:paraId="0F20F9B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22</w:t>
            </w:r>
          </w:p>
        </w:tc>
        <w:tc>
          <w:tcPr>
            <w:tcW w:w="904" w:type="dxa"/>
            <w:tcBorders>
              <w:top w:val="nil"/>
              <w:left w:val="nil"/>
              <w:bottom w:val="nil"/>
              <w:right w:val="single" w:sz="4" w:space="0" w:color="auto"/>
            </w:tcBorders>
            <w:shd w:val="clear" w:color="auto" w:fill="auto"/>
            <w:noWrap/>
            <w:vAlign w:val="bottom"/>
            <w:hideMark/>
          </w:tcPr>
          <w:p w14:paraId="7F183CE9"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134451E9"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0CB55CC9"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Independent</w:t>
            </w:r>
          </w:p>
        </w:tc>
        <w:tc>
          <w:tcPr>
            <w:tcW w:w="4660" w:type="dxa"/>
            <w:tcBorders>
              <w:top w:val="nil"/>
              <w:left w:val="nil"/>
              <w:bottom w:val="nil"/>
              <w:right w:val="single" w:sz="4" w:space="0" w:color="auto"/>
            </w:tcBorders>
            <w:shd w:val="clear" w:color="auto" w:fill="auto"/>
            <w:noWrap/>
            <w:vAlign w:val="bottom"/>
            <w:hideMark/>
          </w:tcPr>
          <w:p w14:paraId="24B54E02"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 xml:space="preserve">Maternal </w:t>
            </w:r>
            <w:proofErr w:type="spellStart"/>
            <w:r w:rsidRPr="006E7146">
              <w:rPr>
                <w:rFonts w:eastAsia="Times New Roman" w:cs="Times New Roman"/>
                <w:sz w:val="22"/>
                <w:szCs w:val="22"/>
                <w:lang w:val="en-GB"/>
              </w:rPr>
              <w:t>LogAUC</w:t>
            </w:r>
            <w:proofErr w:type="spellEnd"/>
            <w:r w:rsidRPr="006E7146">
              <w:rPr>
                <w:rFonts w:eastAsia="Times New Roman" w:cs="Times New Roman"/>
                <w:sz w:val="22"/>
                <w:szCs w:val="22"/>
                <w:lang w:val="en-GB"/>
              </w:rPr>
              <w:t xml:space="preserve"> cortisol</w:t>
            </w:r>
          </w:p>
        </w:tc>
        <w:tc>
          <w:tcPr>
            <w:tcW w:w="1022" w:type="dxa"/>
            <w:tcBorders>
              <w:top w:val="nil"/>
              <w:left w:val="nil"/>
              <w:bottom w:val="nil"/>
              <w:right w:val="nil"/>
            </w:tcBorders>
            <w:shd w:val="clear" w:color="auto" w:fill="auto"/>
            <w:noWrap/>
            <w:vAlign w:val="bottom"/>
            <w:hideMark/>
          </w:tcPr>
          <w:p w14:paraId="5A7E6509"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03</w:t>
            </w:r>
          </w:p>
        </w:tc>
        <w:tc>
          <w:tcPr>
            <w:tcW w:w="766" w:type="dxa"/>
            <w:tcBorders>
              <w:top w:val="nil"/>
              <w:left w:val="nil"/>
              <w:bottom w:val="nil"/>
              <w:right w:val="nil"/>
            </w:tcBorders>
            <w:shd w:val="clear" w:color="auto" w:fill="auto"/>
            <w:noWrap/>
            <w:vAlign w:val="bottom"/>
            <w:hideMark/>
          </w:tcPr>
          <w:p w14:paraId="3DF700F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0.18</w:t>
            </w:r>
          </w:p>
        </w:tc>
        <w:tc>
          <w:tcPr>
            <w:tcW w:w="972" w:type="dxa"/>
            <w:tcBorders>
              <w:top w:val="nil"/>
              <w:left w:val="nil"/>
              <w:bottom w:val="nil"/>
              <w:right w:val="single" w:sz="4" w:space="0" w:color="auto"/>
            </w:tcBorders>
            <w:shd w:val="clear" w:color="auto" w:fill="auto"/>
            <w:noWrap/>
            <w:vAlign w:val="bottom"/>
            <w:hideMark/>
          </w:tcPr>
          <w:p w14:paraId="47EC860E"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57DF92C3"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03</w:t>
            </w:r>
          </w:p>
        </w:tc>
        <w:tc>
          <w:tcPr>
            <w:tcW w:w="904" w:type="dxa"/>
            <w:tcBorders>
              <w:top w:val="nil"/>
              <w:left w:val="nil"/>
              <w:bottom w:val="nil"/>
              <w:right w:val="nil"/>
            </w:tcBorders>
            <w:shd w:val="clear" w:color="auto" w:fill="auto"/>
            <w:noWrap/>
            <w:vAlign w:val="bottom"/>
            <w:hideMark/>
          </w:tcPr>
          <w:p w14:paraId="370E2E37"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0.15</w:t>
            </w:r>
          </w:p>
        </w:tc>
        <w:tc>
          <w:tcPr>
            <w:tcW w:w="904" w:type="dxa"/>
            <w:tcBorders>
              <w:top w:val="nil"/>
              <w:left w:val="nil"/>
              <w:bottom w:val="nil"/>
              <w:right w:val="single" w:sz="4" w:space="0" w:color="auto"/>
            </w:tcBorders>
            <w:shd w:val="clear" w:color="auto" w:fill="auto"/>
            <w:noWrap/>
            <w:vAlign w:val="bottom"/>
            <w:hideMark/>
          </w:tcPr>
          <w:p w14:paraId="360FB29F"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465DD6BD"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3F070A72"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 </w:t>
            </w:r>
          </w:p>
        </w:tc>
        <w:tc>
          <w:tcPr>
            <w:tcW w:w="4660" w:type="dxa"/>
            <w:tcBorders>
              <w:top w:val="nil"/>
              <w:left w:val="nil"/>
              <w:bottom w:val="nil"/>
              <w:right w:val="single" w:sz="4" w:space="0" w:color="auto"/>
            </w:tcBorders>
            <w:shd w:val="clear" w:color="auto" w:fill="auto"/>
            <w:noWrap/>
            <w:vAlign w:val="bottom"/>
            <w:hideMark/>
          </w:tcPr>
          <w:p w14:paraId="0C28971A"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Maternal waking cortisol (nmol/l)</w:t>
            </w:r>
          </w:p>
        </w:tc>
        <w:tc>
          <w:tcPr>
            <w:tcW w:w="1022" w:type="dxa"/>
            <w:tcBorders>
              <w:top w:val="nil"/>
              <w:left w:val="nil"/>
              <w:bottom w:val="nil"/>
              <w:right w:val="nil"/>
            </w:tcBorders>
            <w:shd w:val="clear" w:color="auto" w:fill="auto"/>
            <w:noWrap/>
            <w:vAlign w:val="bottom"/>
            <w:hideMark/>
          </w:tcPr>
          <w:p w14:paraId="0C397234"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2.07</w:t>
            </w:r>
          </w:p>
        </w:tc>
        <w:tc>
          <w:tcPr>
            <w:tcW w:w="766" w:type="dxa"/>
            <w:tcBorders>
              <w:top w:val="nil"/>
              <w:left w:val="nil"/>
              <w:bottom w:val="nil"/>
              <w:right w:val="nil"/>
            </w:tcBorders>
            <w:shd w:val="clear" w:color="auto" w:fill="auto"/>
            <w:noWrap/>
            <w:vAlign w:val="bottom"/>
            <w:hideMark/>
          </w:tcPr>
          <w:p w14:paraId="12DED96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5.22</w:t>
            </w:r>
          </w:p>
        </w:tc>
        <w:tc>
          <w:tcPr>
            <w:tcW w:w="972" w:type="dxa"/>
            <w:tcBorders>
              <w:top w:val="nil"/>
              <w:left w:val="nil"/>
              <w:bottom w:val="nil"/>
              <w:right w:val="single" w:sz="4" w:space="0" w:color="auto"/>
            </w:tcBorders>
            <w:shd w:val="clear" w:color="auto" w:fill="auto"/>
            <w:noWrap/>
            <w:vAlign w:val="bottom"/>
            <w:hideMark/>
          </w:tcPr>
          <w:p w14:paraId="0A4649B0"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4585AA8C"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2.61</w:t>
            </w:r>
          </w:p>
        </w:tc>
        <w:tc>
          <w:tcPr>
            <w:tcW w:w="904" w:type="dxa"/>
            <w:tcBorders>
              <w:top w:val="nil"/>
              <w:left w:val="nil"/>
              <w:bottom w:val="nil"/>
              <w:right w:val="nil"/>
            </w:tcBorders>
            <w:shd w:val="clear" w:color="auto" w:fill="auto"/>
            <w:noWrap/>
            <w:vAlign w:val="bottom"/>
            <w:hideMark/>
          </w:tcPr>
          <w:p w14:paraId="33EC8CE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4.59</w:t>
            </w:r>
          </w:p>
        </w:tc>
        <w:tc>
          <w:tcPr>
            <w:tcW w:w="904" w:type="dxa"/>
            <w:tcBorders>
              <w:top w:val="nil"/>
              <w:left w:val="nil"/>
              <w:bottom w:val="nil"/>
              <w:right w:val="single" w:sz="4" w:space="0" w:color="auto"/>
            </w:tcBorders>
            <w:shd w:val="clear" w:color="auto" w:fill="auto"/>
            <w:noWrap/>
            <w:vAlign w:val="bottom"/>
            <w:hideMark/>
          </w:tcPr>
          <w:p w14:paraId="14E593A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500985E9"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1903FA89"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 </w:t>
            </w:r>
          </w:p>
        </w:tc>
        <w:tc>
          <w:tcPr>
            <w:tcW w:w="4660" w:type="dxa"/>
            <w:tcBorders>
              <w:top w:val="nil"/>
              <w:left w:val="nil"/>
              <w:bottom w:val="nil"/>
              <w:right w:val="single" w:sz="4" w:space="0" w:color="auto"/>
            </w:tcBorders>
            <w:shd w:val="clear" w:color="auto" w:fill="auto"/>
            <w:noWrap/>
            <w:vAlign w:val="bottom"/>
            <w:hideMark/>
          </w:tcPr>
          <w:p w14:paraId="48AF267F"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Maternal 30-min post-waking cortisol (nmol/l)</w:t>
            </w:r>
          </w:p>
        </w:tc>
        <w:tc>
          <w:tcPr>
            <w:tcW w:w="1022" w:type="dxa"/>
            <w:tcBorders>
              <w:top w:val="nil"/>
              <w:left w:val="nil"/>
              <w:bottom w:val="nil"/>
              <w:right w:val="nil"/>
            </w:tcBorders>
            <w:shd w:val="clear" w:color="auto" w:fill="auto"/>
            <w:noWrap/>
            <w:vAlign w:val="bottom"/>
            <w:hideMark/>
          </w:tcPr>
          <w:p w14:paraId="0264AFFB"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4.20</w:t>
            </w:r>
          </w:p>
        </w:tc>
        <w:tc>
          <w:tcPr>
            <w:tcW w:w="766" w:type="dxa"/>
            <w:tcBorders>
              <w:top w:val="nil"/>
              <w:left w:val="nil"/>
              <w:bottom w:val="nil"/>
              <w:right w:val="nil"/>
            </w:tcBorders>
            <w:shd w:val="clear" w:color="auto" w:fill="auto"/>
            <w:noWrap/>
            <w:vAlign w:val="bottom"/>
            <w:hideMark/>
          </w:tcPr>
          <w:p w14:paraId="6BBFDB7D"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5.56</w:t>
            </w:r>
          </w:p>
        </w:tc>
        <w:tc>
          <w:tcPr>
            <w:tcW w:w="972" w:type="dxa"/>
            <w:tcBorders>
              <w:top w:val="nil"/>
              <w:left w:val="nil"/>
              <w:bottom w:val="nil"/>
              <w:right w:val="single" w:sz="4" w:space="0" w:color="auto"/>
            </w:tcBorders>
            <w:shd w:val="clear" w:color="auto" w:fill="auto"/>
            <w:noWrap/>
            <w:vAlign w:val="bottom"/>
            <w:hideMark/>
          </w:tcPr>
          <w:p w14:paraId="3A544A2A"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4EAE127C"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14.65</w:t>
            </w:r>
          </w:p>
        </w:tc>
        <w:tc>
          <w:tcPr>
            <w:tcW w:w="904" w:type="dxa"/>
            <w:tcBorders>
              <w:top w:val="nil"/>
              <w:left w:val="nil"/>
              <w:bottom w:val="nil"/>
              <w:right w:val="nil"/>
            </w:tcBorders>
            <w:shd w:val="clear" w:color="auto" w:fill="auto"/>
            <w:noWrap/>
            <w:vAlign w:val="bottom"/>
            <w:hideMark/>
          </w:tcPr>
          <w:p w14:paraId="0708081A"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5.69</w:t>
            </w:r>
          </w:p>
        </w:tc>
        <w:tc>
          <w:tcPr>
            <w:tcW w:w="904" w:type="dxa"/>
            <w:tcBorders>
              <w:top w:val="nil"/>
              <w:left w:val="nil"/>
              <w:bottom w:val="nil"/>
              <w:right w:val="single" w:sz="4" w:space="0" w:color="auto"/>
            </w:tcBorders>
            <w:shd w:val="clear" w:color="auto" w:fill="auto"/>
            <w:noWrap/>
            <w:vAlign w:val="bottom"/>
            <w:hideMark/>
          </w:tcPr>
          <w:p w14:paraId="5A2B73E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3F14B091" w14:textId="77777777" w:rsidTr="009B1861">
        <w:trPr>
          <w:trHeight w:val="300"/>
        </w:trPr>
        <w:tc>
          <w:tcPr>
            <w:tcW w:w="1517" w:type="dxa"/>
            <w:tcBorders>
              <w:top w:val="nil"/>
              <w:left w:val="single" w:sz="4" w:space="0" w:color="auto"/>
              <w:bottom w:val="nil"/>
              <w:right w:val="nil"/>
            </w:tcBorders>
            <w:shd w:val="clear" w:color="auto" w:fill="auto"/>
            <w:noWrap/>
            <w:vAlign w:val="bottom"/>
            <w:hideMark/>
          </w:tcPr>
          <w:p w14:paraId="18630933" w14:textId="77777777" w:rsidR="0056186C" w:rsidRPr="006E7146" w:rsidRDefault="0056186C" w:rsidP="0056186C">
            <w:pPr>
              <w:rPr>
                <w:rFonts w:eastAsia="Times New Roman" w:cs="Times New Roman"/>
                <w:b/>
                <w:bCs/>
                <w:sz w:val="22"/>
                <w:szCs w:val="22"/>
                <w:lang w:val="en-GB"/>
              </w:rPr>
            </w:pPr>
            <w:r w:rsidRPr="006E7146">
              <w:rPr>
                <w:rFonts w:eastAsia="Times New Roman" w:cs="Times New Roman"/>
                <w:b/>
                <w:bCs/>
                <w:sz w:val="22"/>
                <w:szCs w:val="22"/>
                <w:lang w:val="en-GB"/>
              </w:rPr>
              <w:t> </w:t>
            </w:r>
          </w:p>
        </w:tc>
        <w:tc>
          <w:tcPr>
            <w:tcW w:w="4660" w:type="dxa"/>
            <w:tcBorders>
              <w:top w:val="nil"/>
              <w:left w:val="nil"/>
              <w:bottom w:val="nil"/>
              <w:right w:val="single" w:sz="4" w:space="0" w:color="auto"/>
            </w:tcBorders>
            <w:shd w:val="clear" w:color="auto" w:fill="auto"/>
            <w:noWrap/>
            <w:vAlign w:val="bottom"/>
            <w:hideMark/>
          </w:tcPr>
          <w:p w14:paraId="2A649CEE"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Maternal evening cortisol (nmol/l)</w:t>
            </w:r>
          </w:p>
        </w:tc>
        <w:tc>
          <w:tcPr>
            <w:tcW w:w="1022" w:type="dxa"/>
            <w:tcBorders>
              <w:top w:val="nil"/>
              <w:left w:val="nil"/>
              <w:bottom w:val="nil"/>
              <w:right w:val="nil"/>
            </w:tcBorders>
            <w:shd w:val="clear" w:color="auto" w:fill="auto"/>
            <w:noWrap/>
            <w:vAlign w:val="bottom"/>
            <w:hideMark/>
          </w:tcPr>
          <w:p w14:paraId="70E52129"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4.28</w:t>
            </w:r>
          </w:p>
        </w:tc>
        <w:tc>
          <w:tcPr>
            <w:tcW w:w="766" w:type="dxa"/>
            <w:tcBorders>
              <w:top w:val="nil"/>
              <w:left w:val="nil"/>
              <w:bottom w:val="nil"/>
              <w:right w:val="nil"/>
            </w:tcBorders>
            <w:shd w:val="clear" w:color="auto" w:fill="auto"/>
            <w:noWrap/>
            <w:vAlign w:val="bottom"/>
            <w:hideMark/>
          </w:tcPr>
          <w:p w14:paraId="213625C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98</w:t>
            </w:r>
          </w:p>
        </w:tc>
        <w:tc>
          <w:tcPr>
            <w:tcW w:w="972" w:type="dxa"/>
            <w:tcBorders>
              <w:top w:val="nil"/>
              <w:left w:val="nil"/>
              <w:bottom w:val="nil"/>
              <w:right w:val="single" w:sz="4" w:space="0" w:color="auto"/>
            </w:tcBorders>
            <w:shd w:val="clear" w:color="auto" w:fill="auto"/>
            <w:noWrap/>
            <w:vAlign w:val="bottom"/>
            <w:hideMark/>
          </w:tcPr>
          <w:p w14:paraId="3553C46B"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52" w:type="dxa"/>
            <w:tcBorders>
              <w:top w:val="nil"/>
              <w:left w:val="nil"/>
              <w:bottom w:val="nil"/>
              <w:right w:val="nil"/>
            </w:tcBorders>
            <w:shd w:val="clear" w:color="auto" w:fill="auto"/>
            <w:noWrap/>
            <w:vAlign w:val="bottom"/>
            <w:hideMark/>
          </w:tcPr>
          <w:p w14:paraId="69A30C2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3.91</w:t>
            </w:r>
          </w:p>
        </w:tc>
        <w:tc>
          <w:tcPr>
            <w:tcW w:w="904" w:type="dxa"/>
            <w:tcBorders>
              <w:top w:val="nil"/>
              <w:left w:val="nil"/>
              <w:bottom w:val="nil"/>
              <w:right w:val="nil"/>
            </w:tcBorders>
            <w:shd w:val="clear" w:color="auto" w:fill="auto"/>
            <w:noWrap/>
            <w:vAlign w:val="bottom"/>
            <w:hideMark/>
          </w:tcPr>
          <w:p w14:paraId="2F15C806"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28</w:t>
            </w:r>
          </w:p>
        </w:tc>
        <w:tc>
          <w:tcPr>
            <w:tcW w:w="904" w:type="dxa"/>
            <w:tcBorders>
              <w:top w:val="nil"/>
              <w:left w:val="nil"/>
              <w:bottom w:val="nil"/>
              <w:right w:val="single" w:sz="4" w:space="0" w:color="auto"/>
            </w:tcBorders>
            <w:shd w:val="clear" w:color="auto" w:fill="auto"/>
            <w:noWrap/>
            <w:vAlign w:val="bottom"/>
            <w:hideMark/>
          </w:tcPr>
          <w:p w14:paraId="71A76D30"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r>
      <w:tr w:rsidR="006E7146" w:rsidRPr="006E7146" w14:paraId="6135971B" w14:textId="77777777" w:rsidTr="009B1861">
        <w:trPr>
          <w:trHeight w:val="300"/>
        </w:trPr>
        <w:tc>
          <w:tcPr>
            <w:tcW w:w="1517" w:type="dxa"/>
            <w:tcBorders>
              <w:top w:val="nil"/>
              <w:left w:val="single" w:sz="4" w:space="0" w:color="auto"/>
              <w:bottom w:val="single" w:sz="4" w:space="0" w:color="auto"/>
              <w:right w:val="nil"/>
            </w:tcBorders>
            <w:shd w:val="clear" w:color="auto" w:fill="auto"/>
            <w:noWrap/>
            <w:vAlign w:val="bottom"/>
            <w:hideMark/>
          </w:tcPr>
          <w:p w14:paraId="17C67455" w14:textId="060C3BDC" w:rsidR="0056186C" w:rsidRPr="006E7146" w:rsidRDefault="009B1861" w:rsidP="0056186C">
            <w:pPr>
              <w:rPr>
                <w:rFonts w:eastAsia="Times New Roman" w:cs="Times New Roman"/>
                <w:b/>
                <w:bCs/>
                <w:sz w:val="22"/>
                <w:szCs w:val="22"/>
                <w:lang w:val="en-GB"/>
              </w:rPr>
            </w:pPr>
            <w:r w:rsidRPr="006E7146">
              <w:rPr>
                <w:rFonts w:eastAsia="Times New Roman" w:cs="Times New Roman"/>
                <w:b/>
                <w:bCs/>
                <w:sz w:val="22"/>
                <w:szCs w:val="22"/>
                <w:lang w:val="en-GB"/>
              </w:rPr>
              <w:t>Confounder</w:t>
            </w:r>
          </w:p>
        </w:tc>
        <w:tc>
          <w:tcPr>
            <w:tcW w:w="4660" w:type="dxa"/>
            <w:tcBorders>
              <w:top w:val="nil"/>
              <w:left w:val="nil"/>
              <w:bottom w:val="single" w:sz="4" w:space="0" w:color="auto"/>
              <w:right w:val="single" w:sz="4" w:space="0" w:color="auto"/>
            </w:tcBorders>
            <w:shd w:val="clear" w:color="auto" w:fill="auto"/>
            <w:noWrap/>
            <w:vAlign w:val="bottom"/>
            <w:hideMark/>
          </w:tcPr>
          <w:p w14:paraId="3369A98F" w14:textId="77777777" w:rsidR="0056186C" w:rsidRPr="006E7146" w:rsidRDefault="0056186C" w:rsidP="0056186C">
            <w:pPr>
              <w:rPr>
                <w:rFonts w:eastAsia="Times New Roman" w:cs="Times New Roman"/>
                <w:sz w:val="22"/>
                <w:szCs w:val="22"/>
                <w:lang w:val="en-GB"/>
              </w:rPr>
            </w:pPr>
            <w:r w:rsidRPr="006E7146">
              <w:rPr>
                <w:rFonts w:eastAsia="Times New Roman" w:cs="Times New Roman"/>
                <w:sz w:val="22"/>
                <w:szCs w:val="22"/>
                <w:lang w:val="en-GB"/>
              </w:rPr>
              <w:t>Maternal prenatal smoking</w:t>
            </w:r>
          </w:p>
        </w:tc>
        <w:tc>
          <w:tcPr>
            <w:tcW w:w="1022" w:type="dxa"/>
            <w:tcBorders>
              <w:top w:val="nil"/>
              <w:left w:val="nil"/>
              <w:bottom w:val="single" w:sz="4" w:space="0" w:color="auto"/>
              <w:right w:val="nil"/>
            </w:tcBorders>
            <w:shd w:val="clear" w:color="auto" w:fill="auto"/>
            <w:noWrap/>
            <w:vAlign w:val="bottom"/>
            <w:hideMark/>
          </w:tcPr>
          <w:p w14:paraId="779AB421"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766" w:type="dxa"/>
            <w:tcBorders>
              <w:top w:val="nil"/>
              <w:left w:val="nil"/>
              <w:bottom w:val="single" w:sz="4" w:space="0" w:color="auto"/>
              <w:right w:val="nil"/>
            </w:tcBorders>
            <w:shd w:val="clear" w:color="auto" w:fill="auto"/>
            <w:noWrap/>
            <w:vAlign w:val="bottom"/>
            <w:hideMark/>
          </w:tcPr>
          <w:p w14:paraId="04FD4662"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72" w:type="dxa"/>
            <w:tcBorders>
              <w:top w:val="nil"/>
              <w:left w:val="nil"/>
              <w:bottom w:val="single" w:sz="4" w:space="0" w:color="auto"/>
              <w:right w:val="single" w:sz="4" w:space="0" w:color="auto"/>
            </w:tcBorders>
            <w:shd w:val="clear" w:color="auto" w:fill="auto"/>
            <w:noWrap/>
            <w:vAlign w:val="bottom"/>
            <w:hideMark/>
          </w:tcPr>
          <w:p w14:paraId="0381E2C4"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30.17</w:t>
            </w:r>
          </w:p>
        </w:tc>
        <w:tc>
          <w:tcPr>
            <w:tcW w:w="952" w:type="dxa"/>
            <w:tcBorders>
              <w:top w:val="nil"/>
              <w:left w:val="nil"/>
              <w:bottom w:val="single" w:sz="4" w:space="0" w:color="auto"/>
              <w:right w:val="nil"/>
            </w:tcBorders>
            <w:shd w:val="clear" w:color="auto" w:fill="auto"/>
            <w:noWrap/>
            <w:vAlign w:val="bottom"/>
            <w:hideMark/>
          </w:tcPr>
          <w:p w14:paraId="28E51F6B"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04" w:type="dxa"/>
            <w:tcBorders>
              <w:top w:val="nil"/>
              <w:left w:val="nil"/>
              <w:bottom w:val="single" w:sz="4" w:space="0" w:color="auto"/>
              <w:right w:val="nil"/>
            </w:tcBorders>
            <w:shd w:val="clear" w:color="auto" w:fill="auto"/>
            <w:noWrap/>
            <w:vAlign w:val="bottom"/>
            <w:hideMark/>
          </w:tcPr>
          <w:p w14:paraId="78F317C5"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w:t>
            </w:r>
          </w:p>
        </w:tc>
        <w:tc>
          <w:tcPr>
            <w:tcW w:w="904" w:type="dxa"/>
            <w:tcBorders>
              <w:top w:val="nil"/>
              <w:left w:val="nil"/>
              <w:bottom w:val="single" w:sz="4" w:space="0" w:color="auto"/>
              <w:right w:val="single" w:sz="4" w:space="0" w:color="auto"/>
            </w:tcBorders>
            <w:shd w:val="clear" w:color="auto" w:fill="auto"/>
            <w:noWrap/>
            <w:vAlign w:val="bottom"/>
            <w:hideMark/>
          </w:tcPr>
          <w:p w14:paraId="20E3E0D9" w14:textId="77777777" w:rsidR="0056186C" w:rsidRPr="006E7146" w:rsidRDefault="0056186C" w:rsidP="0056186C">
            <w:pPr>
              <w:jc w:val="center"/>
              <w:rPr>
                <w:rFonts w:eastAsia="Times New Roman" w:cs="Times New Roman"/>
                <w:sz w:val="22"/>
                <w:szCs w:val="22"/>
                <w:lang w:val="en-GB"/>
              </w:rPr>
            </w:pPr>
            <w:r w:rsidRPr="006E7146">
              <w:rPr>
                <w:rFonts w:eastAsia="Times New Roman" w:cs="Times New Roman"/>
                <w:sz w:val="22"/>
                <w:szCs w:val="22"/>
                <w:lang w:val="en-GB"/>
              </w:rPr>
              <w:t>23.02</w:t>
            </w:r>
          </w:p>
        </w:tc>
      </w:tr>
    </w:tbl>
    <w:p w14:paraId="77707385" w14:textId="77777777" w:rsidR="003B2B65" w:rsidRPr="006E7146" w:rsidRDefault="003B2B65">
      <w:pPr>
        <w:rPr>
          <w:b/>
        </w:rPr>
      </w:pPr>
      <w:r w:rsidRPr="006E7146">
        <w:rPr>
          <w:b/>
        </w:rPr>
        <w:br w:type="page"/>
      </w:r>
    </w:p>
    <w:p w14:paraId="3B816012" w14:textId="2BAF1975" w:rsidR="003B2B65" w:rsidRPr="006E7146" w:rsidRDefault="003B2B65" w:rsidP="003B2B65">
      <w:pPr>
        <w:ind w:left="-567" w:right="-631"/>
        <w:jc w:val="both"/>
      </w:pPr>
      <w:r w:rsidRPr="006E7146">
        <w:rPr>
          <w:b/>
        </w:rPr>
        <w:lastRenderedPageBreak/>
        <w:t>Table 2</w:t>
      </w:r>
      <w:r w:rsidRPr="006E7146">
        <w:t xml:space="preserve"> Summary of regression models using maternal prenatal </w:t>
      </w:r>
      <w:proofErr w:type="spellStart"/>
      <w:r w:rsidRPr="006E7146">
        <w:t>LogAUC</w:t>
      </w:r>
      <w:proofErr w:type="spellEnd"/>
      <w:r w:rsidRPr="006E7146">
        <w:t xml:space="preserve"> cortisol and infant sex to predict birth weight corrected for gestational age</w:t>
      </w:r>
    </w:p>
    <w:tbl>
      <w:tblPr>
        <w:tblStyle w:val="TableGrid"/>
        <w:tblpPr w:leftFromText="180" w:rightFromText="180" w:vertAnchor="text" w:horzAnchor="margin" w:tblpY="450"/>
        <w:tblW w:w="0" w:type="auto"/>
        <w:tblLayout w:type="fixed"/>
        <w:tblLook w:val="04A0" w:firstRow="1" w:lastRow="0" w:firstColumn="1" w:lastColumn="0" w:noHBand="0" w:noVBand="1"/>
      </w:tblPr>
      <w:tblGrid>
        <w:gridCol w:w="2715"/>
        <w:gridCol w:w="937"/>
        <w:gridCol w:w="1843"/>
        <w:gridCol w:w="850"/>
        <w:gridCol w:w="851"/>
        <w:gridCol w:w="1843"/>
        <w:gridCol w:w="850"/>
        <w:gridCol w:w="851"/>
        <w:gridCol w:w="1701"/>
        <w:gridCol w:w="850"/>
      </w:tblGrid>
      <w:tr w:rsidR="006E7146" w:rsidRPr="006E7146" w14:paraId="18CD771C" w14:textId="77777777" w:rsidTr="00C71356">
        <w:trPr>
          <w:trHeight w:val="315"/>
        </w:trPr>
        <w:tc>
          <w:tcPr>
            <w:tcW w:w="2715" w:type="dxa"/>
            <w:vMerge w:val="restart"/>
            <w:noWrap/>
            <w:hideMark/>
          </w:tcPr>
          <w:p w14:paraId="31BA0659" w14:textId="77777777" w:rsidR="00C71356" w:rsidRPr="006E7146" w:rsidRDefault="00C71356" w:rsidP="00C71356">
            <w:pPr>
              <w:rPr>
                <w:sz w:val="22"/>
                <w:szCs w:val="22"/>
              </w:rPr>
            </w:pPr>
            <w:r w:rsidRPr="006E7146">
              <w:rPr>
                <w:sz w:val="22"/>
                <w:szCs w:val="22"/>
              </w:rPr>
              <w:t> </w:t>
            </w:r>
          </w:p>
        </w:tc>
        <w:tc>
          <w:tcPr>
            <w:tcW w:w="3630" w:type="dxa"/>
            <w:gridSpan w:val="3"/>
            <w:noWrap/>
            <w:hideMark/>
          </w:tcPr>
          <w:p w14:paraId="48925A46" w14:textId="77777777" w:rsidR="00C71356" w:rsidRPr="006E7146" w:rsidRDefault="00C71356" w:rsidP="00C71356">
            <w:pPr>
              <w:jc w:val="center"/>
              <w:rPr>
                <w:b/>
                <w:bCs/>
                <w:sz w:val="22"/>
                <w:szCs w:val="22"/>
              </w:rPr>
            </w:pPr>
            <w:r w:rsidRPr="006E7146">
              <w:rPr>
                <w:b/>
                <w:bCs/>
                <w:sz w:val="22"/>
                <w:szCs w:val="22"/>
              </w:rPr>
              <w:t>Regression Model 1</w:t>
            </w:r>
          </w:p>
        </w:tc>
        <w:tc>
          <w:tcPr>
            <w:tcW w:w="6946" w:type="dxa"/>
            <w:gridSpan w:val="6"/>
            <w:noWrap/>
            <w:hideMark/>
          </w:tcPr>
          <w:p w14:paraId="319E1662" w14:textId="77777777" w:rsidR="00C71356" w:rsidRPr="006E7146" w:rsidRDefault="00C71356" w:rsidP="00C71356">
            <w:pPr>
              <w:jc w:val="center"/>
              <w:rPr>
                <w:b/>
                <w:bCs/>
                <w:sz w:val="22"/>
                <w:szCs w:val="22"/>
              </w:rPr>
            </w:pPr>
            <w:r w:rsidRPr="006E7146">
              <w:rPr>
                <w:b/>
                <w:bCs/>
                <w:sz w:val="22"/>
                <w:szCs w:val="22"/>
              </w:rPr>
              <w:t>Regression Model 2</w:t>
            </w:r>
          </w:p>
        </w:tc>
      </w:tr>
      <w:tr w:rsidR="006E7146" w:rsidRPr="006E7146" w14:paraId="5BD25B04" w14:textId="77777777" w:rsidTr="00C71356">
        <w:trPr>
          <w:trHeight w:val="315"/>
        </w:trPr>
        <w:tc>
          <w:tcPr>
            <w:tcW w:w="2715" w:type="dxa"/>
            <w:vMerge/>
            <w:hideMark/>
          </w:tcPr>
          <w:p w14:paraId="1D5F27EB" w14:textId="77777777" w:rsidR="00C71356" w:rsidRPr="006E7146" w:rsidRDefault="00C71356" w:rsidP="00C71356">
            <w:pPr>
              <w:rPr>
                <w:sz w:val="22"/>
                <w:szCs w:val="22"/>
              </w:rPr>
            </w:pPr>
          </w:p>
        </w:tc>
        <w:tc>
          <w:tcPr>
            <w:tcW w:w="3630" w:type="dxa"/>
            <w:gridSpan w:val="3"/>
            <w:hideMark/>
          </w:tcPr>
          <w:p w14:paraId="668B256E" w14:textId="77777777" w:rsidR="00C71356" w:rsidRPr="006E7146" w:rsidRDefault="00C71356" w:rsidP="00C71356">
            <w:pPr>
              <w:jc w:val="center"/>
              <w:rPr>
                <w:b/>
                <w:sz w:val="22"/>
                <w:szCs w:val="22"/>
              </w:rPr>
            </w:pPr>
            <w:r w:rsidRPr="006E7146">
              <w:rPr>
                <w:b/>
                <w:sz w:val="22"/>
                <w:szCs w:val="22"/>
              </w:rPr>
              <w:t>Whole sample (N=241)</w:t>
            </w:r>
          </w:p>
        </w:tc>
        <w:tc>
          <w:tcPr>
            <w:tcW w:w="3544" w:type="dxa"/>
            <w:gridSpan w:val="3"/>
            <w:hideMark/>
          </w:tcPr>
          <w:p w14:paraId="0327DC9C" w14:textId="77777777" w:rsidR="00C71356" w:rsidRPr="006E7146" w:rsidRDefault="00C71356" w:rsidP="00C71356">
            <w:pPr>
              <w:jc w:val="center"/>
              <w:rPr>
                <w:b/>
                <w:sz w:val="22"/>
                <w:szCs w:val="22"/>
              </w:rPr>
            </w:pPr>
            <w:r w:rsidRPr="006E7146">
              <w:rPr>
                <w:b/>
                <w:sz w:val="22"/>
                <w:szCs w:val="22"/>
              </w:rPr>
              <w:t>Males (n=115)</w:t>
            </w:r>
          </w:p>
        </w:tc>
        <w:tc>
          <w:tcPr>
            <w:tcW w:w="3402" w:type="dxa"/>
            <w:gridSpan w:val="3"/>
            <w:hideMark/>
          </w:tcPr>
          <w:p w14:paraId="2B46F283" w14:textId="77777777" w:rsidR="00C71356" w:rsidRPr="006E7146" w:rsidRDefault="00C71356" w:rsidP="00C71356">
            <w:pPr>
              <w:jc w:val="center"/>
              <w:rPr>
                <w:b/>
                <w:sz w:val="22"/>
                <w:szCs w:val="22"/>
              </w:rPr>
            </w:pPr>
            <w:r w:rsidRPr="006E7146">
              <w:rPr>
                <w:b/>
                <w:sz w:val="22"/>
                <w:szCs w:val="22"/>
              </w:rPr>
              <w:t>Females (N=126)</w:t>
            </w:r>
          </w:p>
        </w:tc>
      </w:tr>
      <w:tr w:rsidR="006E7146" w:rsidRPr="006E7146" w14:paraId="1B1C05ED" w14:textId="77777777" w:rsidTr="00C71356">
        <w:trPr>
          <w:trHeight w:val="330"/>
        </w:trPr>
        <w:tc>
          <w:tcPr>
            <w:tcW w:w="2715" w:type="dxa"/>
            <w:vMerge/>
            <w:hideMark/>
          </w:tcPr>
          <w:p w14:paraId="2FFA879D" w14:textId="77777777" w:rsidR="00C71356" w:rsidRPr="006E7146" w:rsidRDefault="00C71356" w:rsidP="00C71356">
            <w:pPr>
              <w:rPr>
                <w:sz w:val="22"/>
                <w:szCs w:val="22"/>
              </w:rPr>
            </w:pPr>
          </w:p>
        </w:tc>
        <w:tc>
          <w:tcPr>
            <w:tcW w:w="937" w:type="dxa"/>
            <w:hideMark/>
          </w:tcPr>
          <w:p w14:paraId="39315FBD" w14:textId="77777777" w:rsidR="00C71356" w:rsidRPr="006E7146" w:rsidRDefault="00C71356" w:rsidP="00C71356">
            <w:pPr>
              <w:jc w:val="center"/>
              <w:rPr>
                <w:b/>
                <w:sz w:val="22"/>
                <w:szCs w:val="22"/>
              </w:rPr>
            </w:pPr>
            <w:r w:rsidRPr="006E7146">
              <w:rPr>
                <w:b/>
                <w:sz w:val="22"/>
                <w:szCs w:val="22"/>
              </w:rPr>
              <w:t>Beta</w:t>
            </w:r>
          </w:p>
        </w:tc>
        <w:tc>
          <w:tcPr>
            <w:tcW w:w="1843" w:type="dxa"/>
            <w:hideMark/>
          </w:tcPr>
          <w:p w14:paraId="36329700" w14:textId="77777777" w:rsidR="00C71356" w:rsidRPr="006E7146" w:rsidRDefault="00C71356" w:rsidP="00C71356">
            <w:pPr>
              <w:jc w:val="center"/>
              <w:rPr>
                <w:b/>
                <w:sz w:val="22"/>
                <w:szCs w:val="22"/>
              </w:rPr>
            </w:pPr>
            <w:r w:rsidRPr="006E7146">
              <w:rPr>
                <w:b/>
                <w:sz w:val="22"/>
                <w:szCs w:val="22"/>
              </w:rPr>
              <w:t>CI's</w:t>
            </w:r>
          </w:p>
        </w:tc>
        <w:tc>
          <w:tcPr>
            <w:tcW w:w="850" w:type="dxa"/>
            <w:hideMark/>
          </w:tcPr>
          <w:p w14:paraId="4DD79D76" w14:textId="77777777" w:rsidR="00C71356" w:rsidRPr="006E7146" w:rsidRDefault="00C71356" w:rsidP="00C71356">
            <w:pPr>
              <w:jc w:val="center"/>
              <w:rPr>
                <w:b/>
                <w:sz w:val="22"/>
                <w:szCs w:val="22"/>
              </w:rPr>
            </w:pPr>
            <w:r w:rsidRPr="006E7146">
              <w:rPr>
                <w:b/>
                <w:sz w:val="22"/>
                <w:szCs w:val="22"/>
              </w:rPr>
              <w:t>p</w:t>
            </w:r>
          </w:p>
        </w:tc>
        <w:tc>
          <w:tcPr>
            <w:tcW w:w="851" w:type="dxa"/>
            <w:hideMark/>
          </w:tcPr>
          <w:p w14:paraId="63C09620" w14:textId="77777777" w:rsidR="00C71356" w:rsidRPr="006E7146" w:rsidRDefault="00C71356" w:rsidP="00C71356">
            <w:pPr>
              <w:jc w:val="center"/>
              <w:rPr>
                <w:b/>
                <w:sz w:val="22"/>
                <w:szCs w:val="22"/>
              </w:rPr>
            </w:pPr>
            <w:r w:rsidRPr="006E7146">
              <w:rPr>
                <w:b/>
                <w:sz w:val="22"/>
                <w:szCs w:val="22"/>
              </w:rPr>
              <w:t>Beta</w:t>
            </w:r>
          </w:p>
        </w:tc>
        <w:tc>
          <w:tcPr>
            <w:tcW w:w="1843" w:type="dxa"/>
            <w:hideMark/>
          </w:tcPr>
          <w:p w14:paraId="6E4C36CB" w14:textId="77777777" w:rsidR="00C71356" w:rsidRPr="006E7146" w:rsidRDefault="00C71356" w:rsidP="00C71356">
            <w:pPr>
              <w:jc w:val="center"/>
              <w:rPr>
                <w:b/>
                <w:sz w:val="22"/>
                <w:szCs w:val="22"/>
              </w:rPr>
            </w:pPr>
            <w:r w:rsidRPr="006E7146">
              <w:rPr>
                <w:b/>
                <w:sz w:val="22"/>
                <w:szCs w:val="22"/>
              </w:rPr>
              <w:t>CI's</w:t>
            </w:r>
          </w:p>
        </w:tc>
        <w:tc>
          <w:tcPr>
            <w:tcW w:w="850" w:type="dxa"/>
            <w:hideMark/>
          </w:tcPr>
          <w:p w14:paraId="7CDEFC88" w14:textId="77777777" w:rsidR="00C71356" w:rsidRPr="006E7146" w:rsidRDefault="00C71356" w:rsidP="00C71356">
            <w:pPr>
              <w:jc w:val="center"/>
              <w:rPr>
                <w:b/>
                <w:sz w:val="22"/>
                <w:szCs w:val="22"/>
              </w:rPr>
            </w:pPr>
            <w:r w:rsidRPr="006E7146">
              <w:rPr>
                <w:b/>
                <w:sz w:val="22"/>
                <w:szCs w:val="22"/>
              </w:rPr>
              <w:t>p</w:t>
            </w:r>
          </w:p>
        </w:tc>
        <w:tc>
          <w:tcPr>
            <w:tcW w:w="851" w:type="dxa"/>
            <w:hideMark/>
          </w:tcPr>
          <w:p w14:paraId="118AF81A" w14:textId="77777777" w:rsidR="00C71356" w:rsidRPr="006E7146" w:rsidRDefault="00C71356" w:rsidP="00C71356">
            <w:pPr>
              <w:jc w:val="center"/>
              <w:rPr>
                <w:b/>
                <w:sz w:val="22"/>
                <w:szCs w:val="22"/>
              </w:rPr>
            </w:pPr>
            <w:r w:rsidRPr="006E7146">
              <w:rPr>
                <w:b/>
                <w:sz w:val="22"/>
                <w:szCs w:val="22"/>
              </w:rPr>
              <w:t>Beta</w:t>
            </w:r>
          </w:p>
        </w:tc>
        <w:tc>
          <w:tcPr>
            <w:tcW w:w="1701" w:type="dxa"/>
            <w:hideMark/>
          </w:tcPr>
          <w:p w14:paraId="1B5CB951" w14:textId="77777777" w:rsidR="00C71356" w:rsidRPr="006E7146" w:rsidRDefault="00C71356" w:rsidP="00C71356">
            <w:pPr>
              <w:jc w:val="center"/>
              <w:rPr>
                <w:b/>
                <w:sz w:val="22"/>
                <w:szCs w:val="22"/>
              </w:rPr>
            </w:pPr>
            <w:r w:rsidRPr="006E7146">
              <w:rPr>
                <w:b/>
                <w:sz w:val="22"/>
                <w:szCs w:val="22"/>
              </w:rPr>
              <w:t>CI's</w:t>
            </w:r>
          </w:p>
        </w:tc>
        <w:tc>
          <w:tcPr>
            <w:tcW w:w="850" w:type="dxa"/>
            <w:hideMark/>
          </w:tcPr>
          <w:p w14:paraId="4F3E10EC" w14:textId="77777777" w:rsidR="00C71356" w:rsidRPr="006E7146" w:rsidRDefault="00C71356" w:rsidP="00C71356">
            <w:pPr>
              <w:jc w:val="center"/>
              <w:rPr>
                <w:b/>
                <w:sz w:val="22"/>
                <w:szCs w:val="22"/>
              </w:rPr>
            </w:pPr>
            <w:r w:rsidRPr="006E7146">
              <w:rPr>
                <w:b/>
                <w:sz w:val="22"/>
                <w:szCs w:val="22"/>
              </w:rPr>
              <w:t>p</w:t>
            </w:r>
          </w:p>
        </w:tc>
      </w:tr>
      <w:tr w:rsidR="006E7146" w:rsidRPr="006E7146" w14:paraId="19CA279F" w14:textId="77777777" w:rsidTr="00C71356">
        <w:trPr>
          <w:trHeight w:val="315"/>
        </w:trPr>
        <w:tc>
          <w:tcPr>
            <w:tcW w:w="2715" w:type="dxa"/>
            <w:noWrap/>
            <w:hideMark/>
          </w:tcPr>
          <w:p w14:paraId="1D1C26EC" w14:textId="77777777" w:rsidR="00C71356" w:rsidRPr="006E7146" w:rsidRDefault="00C71356" w:rsidP="00C71356">
            <w:pPr>
              <w:rPr>
                <w:sz w:val="22"/>
                <w:szCs w:val="22"/>
              </w:rPr>
            </w:pPr>
            <w:r w:rsidRPr="006E7146">
              <w:rPr>
                <w:sz w:val="22"/>
                <w:szCs w:val="22"/>
              </w:rPr>
              <w:t>Maternal prenatal smoking</w:t>
            </w:r>
          </w:p>
        </w:tc>
        <w:tc>
          <w:tcPr>
            <w:tcW w:w="937" w:type="dxa"/>
            <w:noWrap/>
            <w:hideMark/>
          </w:tcPr>
          <w:p w14:paraId="5C0DECB2" w14:textId="77777777" w:rsidR="00C71356" w:rsidRPr="006E7146" w:rsidRDefault="00C71356" w:rsidP="00C71356">
            <w:pPr>
              <w:rPr>
                <w:b/>
                <w:bCs/>
                <w:sz w:val="22"/>
                <w:szCs w:val="22"/>
              </w:rPr>
            </w:pPr>
            <w:r w:rsidRPr="006E7146">
              <w:rPr>
                <w:b/>
                <w:bCs/>
                <w:sz w:val="22"/>
                <w:szCs w:val="22"/>
              </w:rPr>
              <w:t>-0.166</w:t>
            </w:r>
          </w:p>
        </w:tc>
        <w:tc>
          <w:tcPr>
            <w:tcW w:w="1843" w:type="dxa"/>
            <w:noWrap/>
            <w:hideMark/>
          </w:tcPr>
          <w:p w14:paraId="1D3E5503" w14:textId="77777777" w:rsidR="00C71356" w:rsidRPr="006E7146" w:rsidRDefault="00C71356" w:rsidP="00C71356">
            <w:pPr>
              <w:rPr>
                <w:b/>
                <w:bCs/>
                <w:sz w:val="22"/>
                <w:szCs w:val="22"/>
              </w:rPr>
            </w:pPr>
            <w:r w:rsidRPr="006E7146">
              <w:rPr>
                <w:b/>
                <w:bCs/>
                <w:sz w:val="22"/>
                <w:szCs w:val="22"/>
              </w:rPr>
              <w:t xml:space="preserve"> -7.776 - -0.466</w:t>
            </w:r>
          </w:p>
        </w:tc>
        <w:tc>
          <w:tcPr>
            <w:tcW w:w="850" w:type="dxa"/>
            <w:noWrap/>
            <w:hideMark/>
          </w:tcPr>
          <w:p w14:paraId="7B502097" w14:textId="77777777" w:rsidR="00C71356" w:rsidRPr="006E7146" w:rsidRDefault="00C71356" w:rsidP="00C71356">
            <w:pPr>
              <w:rPr>
                <w:b/>
                <w:bCs/>
                <w:sz w:val="22"/>
                <w:szCs w:val="22"/>
              </w:rPr>
            </w:pPr>
            <w:r w:rsidRPr="006E7146">
              <w:rPr>
                <w:b/>
                <w:bCs/>
                <w:sz w:val="22"/>
                <w:szCs w:val="22"/>
              </w:rPr>
              <w:t>0.027</w:t>
            </w:r>
          </w:p>
        </w:tc>
        <w:tc>
          <w:tcPr>
            <w:tcW w:w="851" w:type="dxa"/>
            <w:noWrap/>
            <w:hideMark/>
          </w:tcPr>
          <w:p w14:paraId="4BFF2C27" w14:textId="77777777" w:rsidR="00C71356" w:rsidRPr="006E7146" w:rsidRDefault="00C71356" w:rsidP="00C71356">
            <w:pPr>
              <w:rPr>
                <w:sz w:val="22"/>
                <w:szCs w:val="22"/>
              </w:rPr>
            </w:pPr>
            <w:r w:rsidRPr="006E7146">
              <w:rPr>
                <w:sz w:val="22"/>
                <w:szCs w:val="22"/>
              </w:rPr>
              <w:t>-0.151</w:t>
            </w:r>
          </w:p>
        </w:tc>
        <w:tc>
          <w:tcPr>
            <w:tcW w:w="1843" w:type="dxa"/>
            <w:noWrap/>
            <w:hideMark/>
          </w:tcPr>
          <w:p w14:paraId="174DB235" w14:textId="77777777" w:rsidR="00C71356" w:rsidRPr="006E7146" w:rsidRDefault="00C71356" w:rsidP="00C71356">
            <w:pPr>
              <w:rPr>
                <w:sz w:val="22"/>
                <w:szCs w:val="22"/>
              </w:rPr>
            </w:pPr>
            <w:r w:rsidRPr="006E7146">
              <w:rPr>
                <w:sz w:val="22"/>
                <w:szCs w:val="22"/>
              </w:rPr>
              <w:t xml:space="preserve"> -10.323 - 2.135</w:t>
            </w:r>
          </w:p>
        </w:tc>
        <w:tc>
          <w:tcPr>
            <w:tcW w:w="850" w:type="dxa"/>
            <w:noWrap/>
            <w:hideMark/>
          </w:tcPr>
          <w:p w14:paraId="1ABA4D29" w14:textId="77777777" w:rsidR="00C71356" w:rsidRPr="006E7146" w:rsidRDefault="00C71356" w:rsidP="00C71356">
            <w:pPr>
              <w:rPr>
                <w:sz w:val="22"/>
                <w:szCs w:val="22"/>
              </w:rPr>
            </w:pPr>
            <w:r w:rsidRPr="006E7146">
              <w:rPr>
                <w:sz w:val="22"/>
                <w:szCs w:val="22"/>
              </w:rPr>
              <w:t>0.195</w:t>
            </w:r>
          </w:p>
        </w:tc>
        <w:tc>
          <w:tcPr>
            <w:tcW w:w="851" w:type="dxa"/>
            <w:noWrap/>
            <w:hideMark/>
          </w:tcPr>
          <w:p w14:paraId="782ED051" w14:textId="77777777" w:rsidR="00C71356" w:rsidRPr="006E7146" w:rsidRDefault="00C71356" w:rsidP="00C71356">
            <w:pPr>
              <w:rPr>
                <w:sz w:val="22"/>
                <w:szCs w:val="22"/>
              </w:rPr>
            </w:pPr>
            <w:r w:rsidRPr="006E7146">
              <w:rPr>
                <w:sz w:val="22"/>
                <w:szCs w:val="22"/>
              </w:rPr>
              <w:t>-0.204</w:t>
            </w:r>
          </w:p>
        </w:tc>
        <w:tc>
          <w:tcPr>
            <w:tcW w:w="1701" w:type="dxa"/>
            <w:noWrap/>
            <w:hideMark/>
          </w:tcPr>
          <w:p w14:paraId="36FABCFF" w14:textId="77777777" w:rsidR="00C71356" w:rsidRPr="006E7146" w:rsidRDefault="00C71356" w:rsidP="00C71356">
            <w:pPr>
              <w:rPr>
                <w:sz w:val="22"/>
                <w:szCs w:val="22"/>
              </w:rPr>
            </w:pPr>
            <w:r w:rsidRPr="006E7146">
              <w:rPr>
                <w:sz w:val="22"/>
                <w:szCs w:val="22"/>
              </w:rPr>
              <w:t xml:space="preserve"> -9.583 - 0.187</w:t>
            </w:r>
          </w:p>
        </w:tc>
        <w:tc>
          <w:tcPr>
            <w:tcW w:w="850" w:type="dxa"/>
            <w:noWrap/>
            <w:hideMark/>
          </w:tcPr>
          <w:p w14:paraId="4C3148FE" w14:textId="77777777" w:rsidR="00C71356" w:rsidRPr="006E7146" w:rsidRDefault="00C71356" w:rsidP="00C71356">
            <w:pPr>
              <w:rPr>
                <w:sz w:val="22"/>
                <w:szCs w:val="22"/>
              </w:rPr>
            </w:pPr>
            <w:r w:rsidRPr="006E7146">
              <w:rPr>
                <w:sz w:val="22"/>
                <w:szCs w:val="22"/>
              </w:rPr>
              <w:t>0.059</w:t>
            </w:r>
          </w:p>
        </w:tc>
      </w:tr>
      <w:tr w:rsidR="006E7146" w:rsidRPr="006E7146" w14:paraId="3CF2BCB5" w14:textId="77777777" w:rsidTr="00C71356">
        <w:trPr>
          <w:trHeight w:val="315"/>
        </w:trPr>
        <w:tc>
          <w:tcPr>
            <w:tcW w:w="2715" w:type="dxa"/>
            <w:noWrap/>
            <w:hideMark/>
          </w:tcPr>
          <w:p w14:paraId="7B5EAF16" w14:textId="77777777" w:rsidR="00C71356" w:rsidRPr="006E7146" w:rsidRDefault="00C71356" w:rsidP="00C71356">
            <w:pPr>
              <w:rPr>
                <w:sz w:val="22"/>
                <w:szCs w:val="22"/>
              </w:rPr>
            </w:pPr>
            <w:r w:rsidRPr="006E7146">
              <w:rPr>
                <w:sz w:val="22"/>
                <w:szCs w:val="22"/>
              </w:rPr>
              <w:t>Infant sex</w:t>
            </w:r>
          </w:p>
        </w:tc>
        <w:tc>
          <w:tcPr>
            <w:tcW w:w="937" w:type="dxa"/>
            <w:noWrap/>
            <w:hideMark/>
          </w:tcPr>
          <w:p w14:paraId="7A6FE543" w14:textId="77777777" w:rsidR="00C71356" w:rsidRPr="006E7146" w:rsidRDefault="00C71356" w:rsidP="00C71356">
            <w:pPr>
              <w:rPr>
                <w:sz w:val="22"/>
                <w:szCs w:val="22"/>
              </w:rPr>
            </w:pPr>
            <w:r w:rsidRPr="006E7146">
              <w:rPr>
                <w:sz w:val="22"/>
                <w:szCs w:val="22"/>
              </w:rPr>
              <w:t>-0.121</w:t>
            </w:r>
          </w:p>
        </w:tc>
        <w:tc>
          <w:tcPr>
            <w:tcW w:w="1843" w:type="dxa"/>
            <w:noWrap/>
            <w:hideMark/>
          </w:tcPr>
          <w:p w14:paraId="31BB285D" w14:textId="77777777" w:rsidR="00C71356" w:rsidRPr="006E7146" w:rsidRDefault="00C71356" w:rsidP="00C71356">
            <w:pPr>
              <w:rPr>
                <w:sz w:val="22"/>
                <w:szCs w:val="22"/>
              </w:rPr>
            </w:pPr>
            <w:r w:rsidRPr="006E7146">
              <w:rPr>
                <w:sz w:val="22"/>
                <w:szCs w:val="22"/>
              </w:rPr>
              <w:t xml:space="preserve"> -2.887 - 0.224</w:t>
            </w:r>
          </w:p>
        </w:tc>
        <w:tc>
          <w:tcPr>
            <w:tcW w:w="850" w:type="dxa"/>
            <w:noWrap/>
            <w:hideMark/>
          </w:tcPr>
          <w:p w14:paraId="74083659" w14:textId="77777777" w:rsidR="00C71356" w:rsidRPr="006E7146" w:rsidRDefault="00C71356" w:rsidP="00C71356">
            <w:pPr>
              <w:rPr>
                <w:sz w:val="22"/>
                <w:szCs w:val="22"/>
              </w:rPr>
            </w:pPr>
            <w:r w:rsidRPr="006E7146">
              <w:rPr>
                <w:sz w:val="22"/>
                <w:szCs w:val="22"/>
              </w:rPr>
              <w:t>0.093</w:t>
            </w:r>
          </w:p>
        </w:tc>
        <w:tc>
          <w:tcPr>
            <w:tcW w:w="851" w:type="dxa"/>
            <w:noWrap/>
            <w:hideMark/>
          </w:tcPr>
          <w:p w14:paraId="7A19E7DE" w14:textId="77777777" w:rsidR="00C71356" w:rsidRPr="006E7146" w:rsidRDefault="00C71356" w:rsidP="00C71356">
            <w:pPr>
              <w:rPr>
                <w:sz w:val="22"/>
                <w:szCs w:val="22"/>
              </w:rPr>
            </w:pPr>
            <w:r w:rsidRPr="006E7146">
              <w:rPr>
                <w:sz w:val="22"/>
                <w:szCs w:val="22"/>
              </w:rPr>
              <w:t>-</w:t>
            </w:r>
          </w:p>
        </w:tc>
        <w:tc>
          <w:tcPr>
            <w:tcW w:w="1843" w:type="dxa"/>
            <w:noWrap/>
            <w:hideMark/>
          </w:tcPr>
          <w:p w14:paraId="4EE13372" w14:textId="77777777" w:rsidR="00C71356" w:rsidRPr="006E7146" w:rsidRDefault="00C71356" w:rsidP="00C71356">
            <w:pPr>
              <w:rPr>
                <w:sz w:val="22"/>
                <w:szCs w:val="22"/>
              </w:rPr>
            </w:pPr>
            <w:r w:rsidRPr="006E7146">
              <w:rPr>
                <w:sz w:val="22"/>
                <w:szCs w:val="22"/>
              </w:rPr>
              <w:t>-</w:t>
            </w:r>
          </w:p>
        </w:tc>
        <w:tc>
          <w:tcPr>
            <w:tcW w:w="850" w:type="dxa"/>
            <w:noWrap/>
            <w:hideMark/>
          </w:tcPr>
          <w:p w14:paraId="307F89BC" w14:textId="77777777" w:rsidR="00C71356" w:rsidRPr="006E7146" w:rsidRDefault="00C71356" w:rsidP="00C71356">
            <w:pPr>
              <w:rPr>
                <w:sz w:val="22"/>
                <w:szCs w:val="22"/>
              </w:rPr>
            </w:pPr>
            <w:r w:rsidRPr="006E7146">
              <w:rPr>
                <w:sz w:val="22"/>
                <w:szCs w:val="22"/>
              </w:rPr>
              <w:t>-</w:t>
            </w:r>
          </w:p>
        </w:tc>
        <w:tc>
          <w:tcPr>
            <w:tcW w:w="851" w:type="dxa"/>
            <w:noWrap/>
            <w:hideMark/>
          </w:tcPr>
          <w:p w14:paraId="27D3CBAA" w14:textId="77777777" w:rsidR="00C71356" w:rsidRPr="006E7146" w:rsidRDefault="00C71356" w:rsidP="00C71356">
            <w:pPr>
              <w:rPr>
                <w:sz w:val="22"/>
                <w:szCs w:val="22"/>
              </w:rPr>
            </w:pPr>
            <w:r w:rsidRPr="006E7146">
              <w:rPr>
                <w:sz w:val="22"/>
                <w:szCs w:val="22"/>
              </w:rPr>
              <w:t>-</w:t>
            </w:r>
          </w:p>
        </w:tc>
        <w:tc>
          <w:tcPr>
            <w:tcW w:w="1701" w:type="dxa"/>
            <w:noWrap/>
            <w:hideMark/>
          </w:tcPr>
          <w:p w14:paraId="0338EE7C" w14:textId="77777777" w:rsidR="00C71356" w:rsidRPr="006E7146" w:rsidRDefault="00C71356" w:rsidP="00C71356">
            <w:pPr>
              <w:rPr>
                <w:sz w:val="22"/>
                <w:szCs w:val="22"/>
              </w:rPr>
            </w:pPr>
            <w:r w:rsidRPr="006E7146">
              <w:rPr>
                <w:sz w:val="22"/>
                <w:szCs w:val="22"/>
              </w:rPr>
              <w:t>-</w:t>
            </w:r>
          </w:p>
        </w:tc>
        <w:tc>
          <w:tcPr>
            <w:tcW w:w="850" w:type="dxa"/>
            <w:noWrap/>
            <w:hideMark/>
          </w:tcPr>
          <w:p w14:paraId="3A21C797" w14:textId="77777777" w:rsidR="00C71356" w:rsidRPr="006E7146" w:rsidRDefault="00C71356" w:rsidP="00C71356">
            <w:pPr>
              <w:rPr>
                <w:sz w:val="22"/>
                <w:szCs w:val="22"/>
              </w:rPr>
            </w:pPr>
            <w:r w:rsidRPr="006E7146">
              <w:rPr>
                <w:sz w:val="22"/>
                <w:szCs w:val="22"/>
              </w:rPr>
              <w:t>-</w:t>
            </w:r>
          </w:p>
        </w:tc>
      </w:tr>
      <w:tr w:rsidR="006E7146" w:rsidRPr="006E7146" w14:paraId="0360FAC4" w14:textId="77777777" w:rsidTr="00C71356">
        <w:trPr>
          <w:trHeight w:val="315"/>
        </w:trPr>
        <w:tc>
          <w:tcPr>
            <w:tcW w:w="2715" w:type="dxa"/>
            <w:noWrap/>
            <w:hideMark/>
          </w:tcPr>
          <w:p w14:paraId="473E35DC" w14:textId="77777777" w:rsidR="00C71356" w:rsidRPr="006E7146" w:rsidRDefault="00C71356" w:rsidP="00C71356">
            <w:pPr>
              <w:rPr>
                <w:sz w:val="22"/>
                <w:szCs w:val="22"/>
              </w:rPr>
            </w:pPr>
            <w:r w:rsidRPr="006E7146">
              <w:rPr>
                <w:sz w:val="22"/>
                <w:szCs w:val="22"/>
              </w:rPr>
              <w:t xml:space="preserve">Maternal </w:t>
            </w:r>
            <w:proofErr w:type="spellStart"/>
            <w:r w:rsidRPr="006E7146">
              <w:rPr>
                <w:sz w:val="22"/>
                <w:szCs w:val="22"/>
              </w:rPr>
              <w:t>LogAUC</w:t>
            </w:r>
            <w:proofErr w:type="spellEnd"/>
            <w:r w:rsidRPr="006E7146">
              <w:rPr>
                <w:sz w:val="22"/>
                <w:szCs w:val="22"/>
              </w:rPr>
              <w:t xml:space="preserve"> cortisol</w:t>
            </w:r>
          </w:p>
        </w:tc>
        <w:tc>
          <w:tcPr>
            <w:tcW w:w="937" w:type="dxa"/>
            <w:noWrap/>
            <w:hideMark/>
          </w:tcPr>
          <w:p w14:paraId="38A5050D" w14:textId="77777777" w:rsidR="00C71356" w:rsidRPr="006E7146" w:rsidRDefault="00C71356" w:rsidP="00C71356">
            <w:pPr>
              <w:rPr>
                <w:sz w:val="22"/>
                <w:szCs w:val="22"/>
              </w:rPr>
            </w:pPr>
            <w:r w:rsidRPr="006E7146">
              <w:rPr>
                <w:sz w:val="22"/>
                <w:szCs w:val="22"/>
              </w:rPr>
              <w:t>0.026</w:t>
            </w:r>
          </w:p>
        </w:tc>
        <w:tc>
          <w:tcPr>
            <w:tcW w:w="1843" w:type="dxa"/>
            <w:noWrap/>
            <w:hideMark/>
          </w:tcPr>
          <w:p w14:paraId="2DBF8C2E" w14:textId="77777777" w:rsidR="00C71356" w:rsidRPr="006E7146" w:rsidRDefault="00C71356" w:rsidP="00C71356">
            <w:pPr>
              <w:rPr>
                <w:sz w:val="22"/>
                <w:szCs w:val="22"/>
              </w:rPr>
            </w:pPr>
            <w:r w:rsidRPr="006E7146">
              <w:rPr>
                <w:sz w:val="22"/>
                <w:szCs w:val="22"/>
              </w:rPr>
              <w:t xml:space="preserve"> -7.764 - 11.425</w:t>
            </w:r>
          </w:p>
        </w:tc>
        <w:tc>
          <w:tcPr>
            <w:tcW w:w="850" w:type="dxa"/>
            <w:noWrap/>
            <w:hideMark/>
          </w:tcPr>
          <w:p w14:paraId="28718CFD" w14:textId="77777777" w:rsidR="00C71356" w:rsidRPr="006E7146" w:rsidRDefault="00C71356" w:rsidP="00C71356">
            <w:pPr>
              <w:rPr>
                <w:sz w:val="22"/>
                <w:szCs w:val="22"/>
              </w:rPr>
            </w:pPr>
            <w:r w:rsidRPr="006E7146">
              <w:rPr>
                <w:sz w:val="22"/>
                <w:szCs w:val="22"/>
              </w:rPr>
              <w:t>0.707</w:t>
            </w:r>
          </w:p>
        </w:tc>
        <w:tc>
          <w:tcPr>
            <w:tcW w:w="851" w:type="dxa"/>
            <w:noWrap/>
            <w:hideMark/>
          </w:tcPr>
          <w:p w14:paraId="273A9C4E" w14:textId="77777777" w:rsidR="00C71356" w:rsidRPr="006E7146" w:rsidRDefault="00C71356" w:rsidP="00C71356">
            <w:pPr>
              <w:rPr>
                <w:b/>
                <w:bCs/>
                <w:sz w:val="22"/>
                <w:szCs w:val="22"/>
              </w:rPr>
            </w:pPr>
            <w:r w:rsidRPr="006E7146">
              <w:rPr>
                <w:b/>
                <w:bCs/>
                <w:sz w:val="22"/>
                <w:szCs w:val="22"/>
              </w:rPr>
              <w:t>0.167</w:t>
            </w:r>
          </w:p>
        </w:tc>
        <w:tc>
          <w:tcPr>
            <w:tcW w:w="1843" w:type="dxa"/>
            <w:noWrap/>
            <w:hideMark/>
          </w:tcPr>
          <w:p w14:paraId="0E8B2060" w14:textId="77777777" w:rsidR="00C71356" w:rsidRPr="006E7146" w:rsidRDefault="00C71356" w:rsidP="00C71356">
            <w:pPr>
              <w:rPr>
                <w:b/>
                <w:bCs/>
                <w:sz w:val="22"/>
                <w:szCs w:val="22"/>
              </w:rPr>
            </w:pPr>
            <w:r w:rsidRPr="006E7146">
              <w:rPr>
                <w:b/>
                <w:bCs/>
                <w:sz w:val="22"/>
                <w:szCs w:val="22"/>
              </w:rPr>
              <w:t xml:space="preserve"> 0.798 - 23.454</w:t>
            </w:r>
          </w:p>
        </w:tc>
        <w:tc>
          <w:tcPr>
            <w:tcW w:w="850" w:type="dxa"/>
            <w:noWrap/>
            <w:hideMark/>
          </w:tcPr>
          <w:p w14:paraId="0A65B3A8" w14:textId="77777777" w:rsidR="00C71356" w:rsidRPr="006E7146" w:rsidRDefault="00C71356" w:rsidP="00C71356">
            <w:pPr>
              <w:rPr>
                <w:b/>
                <w:bCs/>
                <w:sz w:val="22"/>
                <w:szCs w:val="22"/>
              </w:rPr>
            </w:pPr>
            <w:r w:rsidRPr="006E7146">
              <w:rPr>
                <w:b/>
                <w:bCs/>
                <w:sz w:val="22"/>
                <w:szCs w:val="22"/>
              </w:rPr>
              <w:t>0.036</w:t>
            </w:r>
          </w:p>
        </w:tc>
        <w:tc>
          <w:tcPr>
            <w:tcW w:w="851" w:type="dxa"/>
            <w:noWrap/>
            <w:hideMark/>
          </w:tcPr>
          <w:p w14:paraId="7AA9F105" w14:textId="77777777" w:rsidR="00C71356" w:rsidRPr="006E7146" w:rsidRDefault="00C71356" w:rsidP="00C71356">
            <w:pPr>
              <w:rPr>
                <w:sz w:val="22"/>
                <w:szCs w:val="22"/>
              </w:rPr>
            </w:pPr>
            <w:r w:rsidRPr="006E7146">
              <w:rPr>
                <w:sz w:val="22"/>
                <w:szCs w:val="22"/>
              </w:rPr>
              <w:t>-0.109</w:t>
            </w:r>
          </w:p>
        </w:tc>
        <w:tc>
          <w:tcPr>
            <w:tcW w:w="1701" w:type="dxa"/>
            <w:noWrap/>
            <w:hideMark/>
          </w:tcPr>
          <w:p w14:paraId="64904779" w14:textId="77777777" w:rsidR="00C71356" w:rsidRPr="006E7146" w:rsidRDefault="00C71356" w:rsidP="00C71356">
            <w:pPr>
              <w:rPr>
                <w:sz w:val="22"/>
                <w:szCs w:val="22"/>
              </w:rPr>
            </w:pPr>
            <w:r w:rsidRPr="006E7146">
              <w:rPr>
                <w:sz w:val="22"/>
                <w:szCs w:val="22"/>
              </w:rPr>
              <w:t xml:space="preserve"> -23.912 - 8.937</w:t>
            </w:r>
          </w:p>
        </w:tc>
        <w:tc>
          <w:tcPr>
            <w:tcW w:w="850" w:type="dxa"/>
            <w:noWrap/>
            <w:hideMark/>
          </w:tcPr>
          <w:p w14:paraId="0E12D423" w14:textId="77777777" w:rsidR="00C71356" w:rsidRPr="006E7146" w:rsidRDefault="00C71356" w:rsidP="00C71356">
            <w:pPr>
              <w:rPr>
                <w:sz w:val="22"/>
                <w:szCs w:val="22"/>
              </w:rPr>
            </w:pPr>
            <w:r w:rsidRPr="006E7146">
              <w:rPr>
                <w:sz w:val="22"/>
                <w:szCs w:val="22"/>
              </w:rPr>
              <w:t>0.369</w:t>
            </w:r>
          </w:p>
        </w:tc>
      </w:tr>
      <w:tr w:rsidR="006E7146" w:rsidRPr="006E7146" w14:paraId="45E6E91D" w14:textId="77777777" w:rsidTr="00C71356">
        <w:trPr>
          <w:trHeight w:val="315"/>
        </w:trPr>
        <w:tc>
          <w:tcPr>
            <w:tcW w:w="2715" w:type="dxa"/>
            <w:noWrap/>
            <w:hideMark/>
          </w:tcPr>
          <w:p w14:paraId="3A80DF96" w14:textId="77777777" w:rsidR="00C71356" w:rsidRPr="006E7146" w:rsidRDefault="00C71356" w:rsidP="00C71356">
            <w:pPr>
              <w:rPr>
                <w:sz w:val="22"/>
                <w:szCs w:val="22"/>
              </w:rPr>
            </w:pPr>
            <w:r w:rsidRPr="006E7146">
              <w:rPr>
                <w:sz w:val="22"/>
                <w:szCs w:val="22"/>
              </w:rPr>
              <w:t xml:space="preserve">Infant sex X maternal </w:t>
            </w:r>
            <w:proofErr w:type="spellStart"/>
            <w:r w:rsidRPr="006E7146">
              <w:rPr>
                <w:sz w:val="22"/>
                <w:szCs w:val="22"/>
              </w:rPr>
              <w:t>LogAUC</w:t>
            </w:r>
            <w:proofErr w:type="spellEnd"/>
            <w:r w:rsidRPr="006E7146">
              <w:rPr>
                <w:sz w:val="22"/>
                <w:szCs w:val="22"/>
              </w:rPr>
              <w:t xml:space="preserve"> cortisol</w:t>
            </w:r>
          </w:p>
        </w:tc>
        <w:tc>
          <w:tcPr>
            <w:tcW w:w="937" w:type="dxa"/>
            <w:noWrap/>
            <w:hideMark/>
          </w:tcPr>
          <w:p w14:paraId="7D0E41AC" w14:textId="77777777" w:rsidR="00C71356" w:rsidRPr="006E7146" w:rsidRDefault="00C71356" w:rsidP="00C71356">
            <w:pPr>
              <w:rPr>
                <w:b/>
                <w:bCs/>
                <w:sz w:val="22"/>
                <w:szCs w:val="22"/>
              </w:rPr>
            </w:pPr>
            <w:r w:rsidRPr="006E7146">
              <w:rPr>
                <w:b/>
                <w:bCs/>
                <w:sz w:val="22"/>
                <w:szCs w:val="22"/>
              </w:rPr>
              <w:t>-0.151</w:t>
            </w:r>
          </w:p>
        </w:tc>
        <w:tc>
          <w:tcPr>
            <w:tcW w:w="1843" w:type="dxa"/>
            <w:noWrap/>
            <w:hideMark/>
          </w:tcPr>
          <w:p w14:paraId="26FA6EEE" w14:textId="77777777" w:rsidR="00C71356" w:rsidRPr="006E7146" w:rsidRDefault="00C71356" w:rsidP="00C71356">
            <w:pPr>
              <w:rPr>
                <w:b/>
                <w:bCs/>
                <w:sz w:val="22"/>
                <w:szCs w:val="22"/>
              </w:rPr>
            </w:pPr>
            <w:r w:rsidRPr="006E7146">
              <w:rPr>
                <w:b/>
                <w:bCs/>
                <w:sz w:val="22"/>
                <w:szCs w:val="22"/>
              </w:rPr>
              <w:t xml:space="preserve">  -3.408 - -0.184</w:t>
            </w:r>
          </w:p>
        </w:tc>
        <w:tc>
          <w:tcPr>
            <w:tcW w:w="850" w:type="dxa"/>
            <w:noWrap/>
            <w:hideMark/>
          </w:tcPr>
          <w:p w14:paraId="707E5548" w14:textId="77777777" w:rsidR="00C71356" w:rsidRPr="006E7146" w:rsidRDefault="00C71356" w:rsidP="00C71356">
            <w:pPr>
              <w:rPr>
                <w:b/>
                <w:bCs/>
                <w:sz w:val="22"/>
                <w:szCs w:val="22"/>
              </w:rPr>
            </w:pPr>
            <w:r w:rsidRPr="006E7146">
              <w:rPr>
                <w:b/>
                <w:bCs/>
                <w:sz w:val="22"/>
                <w:szCs w:val="22"/>
              </w:rPr>
              <w:t>0.029</w:t>
            </w:r>
          </w:p>
        </w:tc>
        <w:tc>
          <w:tcPr>
            <w:tcW w:w="851" w:type="dxa"/>
            <w:noWrap/>
            <w:hideMark/>
          </w:tcPr>
          <w:p w14:paraId="399AAD88" w14:textId="77777777" w:rsidR="00C71356" w:rsidRPr="006E7146" w:rsidRDefault="00C71356" w:rsidP="00C71356">
            <w:pPr>
              <w:rPr>
                <w:sz w:val="22"/>
                <w:szCs w:val="22"/>
              </w:rPr>
            </w:pPr>
            <w:r w:rsidRPr="006E7146">
              <w:rPr>
                <w:sz w:val="22"/>
                <w:szCs w:val="22"/>
              </w:rPr>
              <w:t>-</w:t>
            </w:r>
          </w:p>
        </w:tc>
        <w:tc>
          <w:tcPr>
            <w:tcW w:w="1843" w:type="dxa"/>
            <w:noWrap/>
            <w:hideMark/>
          </w:tcPr>
          <w:p w14:paraId="7E001657" w14:textId="77777777" w:rsidR="00C71356" w:rsidRPr="006E7146" w:rsidRDefault="00C71356" w:rsidP="00C71356">
            <w:pPr>
              <w:rPr>
                <w:sz w:val="22"/>
                <w:szCs w:val="22"/>
              </w:rPr>
            </w:pPr>
            <w:r w:rsidRPr="006E7146">
              <w:rPr>
                <w:sz w:val="22"/>
                <w:szCs w:val="22"/>
              </w:rPr>
              <w:t>-</w:t>
            </w:r>
          </w:p>
        </w:tc>
        <w:tc>
          <w:tcPr>
            <w:tcW w:w="850" w:type="dxa"/>
            <w:noWrap/>
            <w:hideMark/>
          </w:tcPr>
          <w:p w14:paraId="646602F0" w14:textId="77777777" w:rsidR="00C71356" w:rsidRPr="006E7146" w:rsidRDefault="00C71356" w:rsidP="00C71356">
            <w:pPr>
              <w:rPr>
                <w:sz w:val="22"/>
                <w:szCs w:val="22"/>
              </w:rPr>
            </w:pPr>
            <w:r w:rsidRPr="006E7146">
              <w:rPr>
                <w:sz w:val="22"/>
                <w:szCs w:val="22"/>
              </w:rPr>
              <w:t>-</w:t>
            </w:r>
          </w:p>
        </w:tc>
        <w:tc>
          <w:tcPr>
            <w:tcW w:w="851" w:type="dxa"/>
            <w:noWrap/>
            <w:hideMark/>
          </w:tcPr>
          <w:p w14:paraId="388B8A6E" w14:textId="77777777" w:rsidR="00C71356" w:rsidRPr="006E7146" w:rsidRDefault="00C71356" w:rsidP="00C71356">
            <w:pPr>
              <w:rPr>
                <w:sz w:val="22"/>
                <w:szCs w:val="22"/>
              </w:rPr>
            </w:pPr>
            <w:r w:rsidRPr="006E7146">
              <w:rPr>
                <w:sz w:val="22"/>
                <w:szCs w:val="22"/>
              </w:rPr>
              <w:t>-</w:t>
            </w:r>
          </w:p>
        </w:tc>
        <w:tc>
          <w:tcPr>
            <w:tcW w:w="1701" w:type="dxa"/>
            <w:noWrap/>
            <w:hideMark/>
          </w:tcPr>
          <w:p w14:paraId="5C4A5E3F" w14:textId="77777777" w:rsidR="00C71356" w:rsidRPr="006E7146" w:rsidRDefault="00C71356" w:rsidP="00C71356">
            <w:pPr>
              <w:rPr>
                <w:sz w:val="22"/>
                <w:szCs w:val="22"/>
              </w:rPr>
            </w:pPr>
            <w:r w:rsidRPr="006E7146">
              <w:rPr>
                <w:sz w:val="22"/>
                <w:szCs w:val="22"/>
              </w:rPr>
              <w:t>-</w:t>
            </w:r>
          </w:p>
        </w:tc>
        <w:tc>
          <w:tcPr>
            <w:tcW w:w="850" w:type="dxa"/>
            <w:noWrap/>
            <w:hideMark/>
          </w:tcPr>
          <w:p w14:paraId="2C0E913F" w14:textId="77777777" w:rsidR="00C71356" w:rsidRPr="006E7146" w:rsidRDefault="00C71356" w:rsidP="00C71356">
            <w:pPr>
              <w:rPr>
                <w:sz w:val="22"/>
                <w:szCs w:val="22"/>
              </w:rPr>
            </w:pPr>
            <w:r w:rsidRPr="006E7146">
              <w:rPr>
                <w:sz w:val="22"/>
                <w:szCs w:val="22"/>
              </w:rPr>
              <w:t>-</w:t>
            </w:r>
          </w:p>
        </w:tc>
      </w:tr>
    </w:tbl>
    <w:p w14:paraId="6AE1EFA2" w14:textId="77777777" w:rsidR="0056186C" w:rsidRPr="006E7146" w:rsidRDefault="0056186C">
      <w:pPr>
        <w:rPr>
          <w:b/>
        </w:rPr>
      </w:pPr>
    </w:p>
    <w:p w14:paraId="0C04DF59" w14:textId="77777777" w:rsidR="003B2B65" w:rsidRPr="006E7146" w:rsidRDefault="003B2B65">
      <w:pPr>
        <w:rPr>
          <w:b/>
        </w:rPr>
      </w:pPr>
      <w:r w:rsidRPr="006E7146">
        <w:rPr>
          <w:b/>
        </w:rPr>
        <w:br w:type="page"/>
      </w:r>
    </w:p>
    <w:p w14:paraId="312CF230" w14:textId="666356C6" w:rsidR="002A5DA1" w:rsidRPr="006E7146" w:rsidRDefault="002A5DA1" w:rsidP="00137241">
      <w:pPr>
        <w:ind w:left="-567" w:right="-631"/>
        <w:jc w:val="both"/>
      </w:pPr>
      <w:r w:rsidRPr="006E7146">
        <w:rPr>
          <w:b/>
        </w:rPr>
        <w:lastRenderedPageBreak/>
        <w:t>Table 3</w:t>
      </w:r>
      <w:r w:rsidR="00875C47" w:rsidRPr="006E7146">
        <w:t xml:space="preserve"> Summary of regression models using maternal cortisol sampled at three times of the day, and in interaction with infant sex, to predict birth weight corrected for gestational age</w:t>
      </w:r>
    </w:p>
    <w:p w14:paraId="3F638B1A" w14:textId="77777777" w:rsidR="002A5DA1" w:rsidRPr="006E7146" w:rsidRDefault="002A5DA1" w:rsidP="00137241">
      <w:pPr>
        <w:ind w:left="-567" w:right="-631"/>
        <w:jc w:val="both"/>
      </w:pPr>
    </w:p>
    <w:tbl>
      <w:tblPr>
        <w:tblStyle w:val="TableGrid"/>
        <w:tblpPr w:leftFromText="180" w:rightFromText="180" w:vertAnchor="text" w:horzAnchor="margin" w:tblpXSpec="right" w:tblpY="263"/>
        <w:tblW w:w="14777" w:type="dxa"/>
        <w:tblLook w:val="04A0" w:firstRow="1" w:lastRow="0" w:firstColumn="1" w:lastColumn="0" w:noHBand="0" w:noVBand="1"/>
      </w:tblPr>
      <w:tblGrid>
        <w:gridCol w:w="2435"/>
        <w:gridCol w:w="962"/>
        <w:gridCol w:w="1879"/>
        <w:gridCol w:w="789"/>
        <w:gridCol w:w="1570"/>
        <w:gridCol w:w="871"/>
        <w:gridCol w:w="1855"/>
        <w:gridCol w:w="944"/>
        <w:gridCol w:w="896"/>
        <w:gridCol w:w="1827"/>
        <w:gridCol w:w="749"/>
      </w:tblGrid>
      <w:tr w:rsidR="006E7146" w:rsidRPr="006E7146" w14:paraId="6DDD79EF" w14:textId="77777777" w:rsidTr="00C71356">
        <w:trPr>
          <w:trHeight w:val="315"/>
        </w:trPr>
        <w:tc>
          <w:tcPr>
            <w:tcW w:w="2435" w:type="dxa"/>
            <w:hideMark/>
          </w:tcPr>
          <w:p w14:paraId="6B2A3473" w14:textId="77777777" w:rsidR="00C71356" w:rsidRPr="006E7146" w:rsidRDefault="00C71356" w:rsidP="00C71356">
            <w:pPr>
              <w:rPr>
                <w:sz w:val="22"/>
                <w:szCs w:val="22"/>
              </w:rPr>
            </w:pPr>
            <w:r w:rsidRPr="006E7146">
              <w:rPr>
                <w:sz w:val="22"/>
                <w:szCs w:val="22"/>
              </w:rPr>
              <w:t> </w:t>
            </w:r>
          </w:p>
        </w:tc>
        <w:tc>
          <w:tcPr>
            <w:tcW w:w="3630" w:type="dxa"/>
            <w:gridSpan w:val="3"/>
            <w:hideMark/>
          </w:tcPr>
          <w:p w14:paraId="4D2B229A" w14:textId="77777777" w:rsidR="00C71356" w:rsidRPr="006E7146" w:rsidRDefault="00C71356" w:rsidP="00C71356">
            <w:pPr>
              <w:jc w:val="center"/>
              <w:rPr>
                <w:b/>
                <w:sz w:val="22"/>
                <w:szCs w:val="22"/>
              </w:rPr>
            </w:pPr>
            <w:r w:rsidRPr="006E7146">
              <w:rPr>
                <w:b/>
                <w:sz w:val="22"/>
                <w:szCs w:val="22"/>
              </w:rPr>
              <w:t>Whole sample (N=241)</w:t>
            </w:r>
          </w:p>
        </w:tc>
        <w:tc>
          <w:tcPr>
            <w:tcW w:w="1570" w:type="dxa"/>
            <w:hideMark/>
          </w:tcPr>
          <w:p w14:paraId="0ADB4D7C" w14:textId="77777777" w:rsidR="00C71356" w:rsidRPr="006E7146" w:rsidRDefault="00C71356" w:rsidP="00C71356">
            <w:pPr>
              <w:jc w:val="center"/>
              <w:rPr>
                <w:b/>
                <w:sz w:val="22"/>
                <w:szCs w:val="22"/>
              </w:rPr>
            </w:pPr>
          </w:p>
        </w:tc>
        <w:tc>
          <w:tcPr>
            <w:tcW w:w="3670" w:type="dxa"/>
            <w:gridSpan w:val="3"/>
            <w:hideMark/>
          </w:tcPr>
          <w:p w14:paraId="1A3831DE" w14:textId="77777777" w:rsidR="00C71356" w:rsidRPr="006E7146" w:rsidRDefault="00C71356" w:rsidP="00C71356">
            <w:pPr>
              <w:jc w:val="center"/>
              <w:rPr>
                <w:b/>
                <w:sz w:val="22"/>
                <w:szCs w:val="22"/>
              </w:rPr>
            </w:pPr>
            <w:r w:rsidRPr="006E7146">
              <w:rPr>
                <w:b/>
                <w:sz w:val="22"/>
                <w:szCs w:val="22"/>
              </w:rPr>
              <w:t>Males (n=115)</w:t>
            </w:r>
          </w:p>
        </w:tc>
        <w:tc>
          <w:tcPr>
            <w:tcW w:w="3472" w:type="dxa"/>
            <w:gridSpan w:val="3"/>
            <w:hideMark/>
          </w:tcPr>
          <w:p w14:paraId="78DDBE61" w14:textId="77777777" w:rsidR="00C71356" w:rsidRPr="006E7146" w:rsidRDefault="00C71356" w:rsidP="00C71356">
            <w:pPr>
              <w:jc w:val="center"/>
              <w:rPr>
                <w:b/>
                <w:sz w:val="22"/>
                <w:szCs w:val="22"/>
              </w:rPr>
            </w:pPr>
            <w:r w:rsidRPr="006E7146">
              <w:rPr>
                <w:b/>
                <w:sz w:val="22"/>
                <w:szCs w:val="22"/>
              </w:rPr>
              <w:t>Females (N=126)</w:t>
            </w:r>
          </w:p>
        </w:tc>
      </w:tr>
      <w:tr w:rsidR="006E7146" w:rsidRPr="006E7146" w14:paraId="270DF888" w14:textId="77777777" w:rsidTr="00C71356">
        <w:trPr>
          <w:trHeight w:val="360"/>
        </w:trPr>
        <w:tc>
          <w:tcPr>
            <w:tcW w:w="2435" w:type="dxa"/>
            <w:hideMark/>
          </w:tcPr>
          <w:p w14:paraId="649BB8D6" w14:textId="77777777" w:rsidR="00C71356" w:rsidRPr="006E7146" w:rsidRDefault="00C71356" w:rsidP="00C71356">
            <w:pPr>
              <w:rPr>
                <w:sz w:val="22"/>
                <w:szCs w:val="22"/>
              </w:rPr>
            </w:pPr>
            <w:r w:rsidRPr="006E7146">
              <w:rPr>
                <w:sz w:val="22"/>
                <w:szCs w:val="22"/>
              </w:rPr>
              <w:t>Maternal cortisol and infant sex interaction</w:t>
            </w:r>
          </w:p>
        </w:tc>
        <w:tc>
          <w:tcPr>
            <w:tcW w:w="962" w:type="dxa"/>
            <w:hideMark/>
          </w:tcPr>
          <w:p w14:paraId="450EE30D" w14:textId="77777777" w:rsidR="00C71356" w:rsidRPr="006E7146" w:rsidRDefault="00C71356" w:rsidP="00C71356">
            <w:pPr>
              <w:jc w:val="center"/>
              <w:rPr>
                <w:b/>
                <w:sz w:val="22"/>
                <w:szCs w:val="22"/>
              </w:rPr>
            </w:pPr>
            <w:r w:rsidRPr="006E7146">
              <w:rPr>
                <w:b/>
                <w:sz w:val="22"/>
                <w:szCs w:val="22"/>
              </w:rPr>
              <w:t>Beta</w:t>
            </w:r>
          </w:p>
        </w:tc>
        <w:tc>
          <w:tcPr>
            <w:tcW w:w="1879" w:type="dxa"/>
            <w:hideMark/>
          </w:tcPr>
          <w:p w14:paraId="6729467B" w14:textId="77777777" w:rsidR="00C71356" w:rsidRPr="006E7146" w:rsidRDefault="00C71356" w:rsidP="00C71356">
            <w:pPr>
              <w:jc w:val="center"/>
              <w:rPr>
                <w:b/>
                <w:sz w:val="22"/>
                <w:szCs w:val="22"/>
              </w:rPr>
            </w:pPr>
            <w:r w:rsidRPr="006E7146">
              <w:rPr>
                <w:b/>
                <w:sz w:val="22"/>
                <w:szCs w:val="22"/>
              </w:rPr>
              <w:t>CI's</w:t>
            </w:r>
          </w:p>
        </w:tc>
        <w:tc>
          <w:tcPr>
            <w:tcW w:w="789" w:type="dxa"/>
            <w:hideMark/>
          </w:tcPr>
          <w:p w14:paraId="3581D7F1" w14:textId="77777777" w:rsidR="00C71356" w:rsidRPr="006E7146" w:rsidRDefault="00C71356" w:rsidP="00C71356">
            <w:pPr>
              <w:jc w:val="center"/>
              <w:rPr>
                <w:b/>
                <w:sz w:val="22"/>
                <w:szCs w:val="22"/>
              </w:rPr>
            </w:pPr>
            <w:r w:rsidRPr="006E7146">
              <w:rPr>
                <w:b/>
                <w:sz w:val="22"/>
                <w:szCs w:val="22"/>
              </w:rPr>
              <w:t>p</w:t>
            </w:r>
          </w:p>
        </w:tc>
        <w:tc>
          <w:tcPr>
            <w:tcW w:w="1570" w:type="dxa"/>
            <w:hideMark/>
          </w:tcPr>
          <w:p w14:paraId="51460AAC" w14:textId="77777777" w:rsidR="00C71356" w:rsidRPr="006E7146" w:rsidRDefault="00C71356" w:rsidP="00C71356">
            <w:pPr>
              <w:rPr>
                <w:sz w:val="22"/>
                <w:szCs w:val="22"/>
              </w:rPr>
            </w:pPr>
            <w:r w:rsidRPr="006E7146">
              <w:rPr>
                <w:sz w:val="22"/>
                <w:szCs w:val="22"/>
              </w:rPr>
              <w:t>Maternal cortisol</w:t>
            </w:r>
          </w:p>
        </w:tc>
        <w:tc>
          <w:tcPr>
            <w:tcW w:w="871" w:type="dxa"/>
            <w:hideMark/>
          </w:tcPr>
          <w:p w14:paraId="07144553" w14:textId="77777777" w:rsidR="00C71356" w:rsidRPr="006E7146" w:rsidRDefault="00C71356" w:rsidP="00C71356">
            <w:pPr>
              <w:jc w:val="center"/>
              <w:rPr>
                <w:b/>
                <w:sz w:val="22"/>
                <w:szCs w:val="22"/>
              </w:rPr>
            </w:pPr>
            <w:r w:rsidRPr="006E7146">
              <w:rPr>
                <w:b/>
                <w:sz w:val="22"/>
                <w:szCs w:val="22"/>
              </w:rPr>
              <w:t>Beta</w:t>
            </w:r>
          </w:p>
        </w:tc>
        <w:tc>
          <w:tcPr>
            <w:tcW w:w="1855" w:type="dxa"/>
            <w:hideMark/>
          </w:tcPr>
          <w:p w14:paraId="2FB436A7" w14:textId="77777777" w:rsidR="00C71356" w:rsidRPr="006E7146" w:rsidRDefault="00C71356" w:rsidP="00C71356">
            <w:pPr>
              <w:jc w:val="center"/>
              <w:rPr>
                <w:b/>
                <w:sz w:val="22"/>
                <w:szCs w:val="22"/>
              </w:rPr>
            </w:pPr>
            <w:r w:rsidRPr="006E7146">
              <w:rPr>
                <w:b/>
                <w:sz w:val="22"/>
                <w:szCs w:val="22"/>
              </w:rPr>
              <w:t>CI's</w:t>
            </w:r>
          </w:p>
        </w:tc>
        <w:tc>
          <w:tcPr>
            <w:tcW w:w="944" w:type="dxa"/>
            <w:hideMark/>
          </w:tcPr>
          <w:p w14:paraId="2FA172AB" w14:textId="77777777" w:rsidR="00C71356" w:rsidRPr="006E7146" w:rsidRDefault="00C71356" w:rsidP="00C71356">
            <w:pPr>
              <w:jc w:val="center"/>
              <w:rPr>
                <w:b/>
                <w:sz w:val="22"/>
                <w:szCs w:val="22"/>
              </w:rPr>
            </w:pPr>
            <w:r w:rsidRPr="006E7146">
              <w:rPr>
                <w:b/>
                <w:sz w:val="22"/>
                <w:szCs w:val="22"/>
              </w:rPr>
              <w:t>p</w:t>
            </w:r>
          </w:p>
        </w:tc>
        <w:tc>
          <w:tcPr>
            <w:tcW w:w="896" w:type="dxa"/>
            <w:hideMark/>
          </w:tcPr>
          <w:p w14:paraId="5FB8E755" w14:textId="77777777" w:rsidR="00C71356" w:rsidRPr="006E7146" w:rsidRDefault="00C71356" w:rsidP="00C71356">
            <w:pPr>
              <w:jc w:val="center"/>
              <w:rPr>
                <w:b/>
                <w:sz w:val="22"/>
                <w:szCs w:val="22"/>
              </w:rPr>
            </w:pPr>
            <w:r w:rsidRPr="006E7146">
              <w:rPr>
                <w:b/>
                <w:sz w:val="22"/>
                <w:szCs w:val="22"/>
              </w:rPr>
              <w:t>Beta</w:t>
            </w:r>
          </w:p>
        </w:tc>
        <w:tc>
          <w:tcPr>
            <w:tcW w:w="1827" w:type="dxa"/>
            <w:hideMark/>
          </w:tcPr>
          <w:p w14:paraId="538F8038" w14:textId="77777777" w:rsidR="00C71356" w:rsidRPr="006E7146" w:rsidRDefault="00C71356" w:rsidP="00C71356">
            <w:pPr>
              <w:jc w:val="center"/>
              <w:rPr>
                <w:b/>
                <w:sz w:val="22"/>
                <w:szCs w:val="22"/>
              </w:rPr>
            </w:pPr>
            <w:r w:rsidRPr="006E7146">
              <w:rPr>
                <w:b/>
                <w:sz w:val="22"/>
                <w:szCs w:val="22"/>
              </w:rPr>
              <w:t>CI's</w:t>
            </w:r>
          </w:p>
        </w:tc>
        <w:tc>
          <w:tcPr>
            <w:tcW w:w="749" w:type="dxa"/>
            <w:hideMark/>
          </w:tcPr>
          <w:p w14:paraId="4336C41A" w14:textId="77777777" w:rsidR="00C71356" w:rsidRPr="006E7146" w:rsidRDefault="00C71356" w:rsidP="00C71356">
            <w:pPr>
              <w:jc w:val="center"/>
              <w:rPr>
                <w:b/>
                <w:sz w:val="22"/>
                <w:szCs w:val="22"/>
              </w:rPr>
            </w:pPr>
            <w:r w:rsidRPr="006E7146">
              <w:rPr>
                <w:b/>
                <w:sz w:val="22"/>
                <w:szCs w:val="22"/>
              </w:rPr>
              <w:t>p</w:t>
            </w:r>
          </w:p>
        </w:tc>
      </w:tr>
      <w:tr w:rsidR="006E7146" w:rsidRPr="006E7146" w14:paraId="66951B88" w14:textId="77777777" w:rsidTr="00C71356">
        <w:trPr>
          <w:trHeight w:val="630"/>
        </w:trPr>
        <w:tc>
          <w:tcPr>
            <w:tcW w:w="2435" w:type="dxa"/>
            <w:hideMark/>
          </w:tcPr>
          <w:p w14:paraId="5E044023" w14:textId="77777777" w:rsidR="00C71356" w:rsidRPr="006E7146" w:rsidRDefault="00C71356" w:rsidP="00C71356">
            <w:pPr>
              <w:rPr>
                <w:sz w:val="22"/>
                <w:szCs w:val="22"/>
              </w:rPr>
            </w:pPr>
            <w:r w:rsidRPr="006E7146">
              <w:rPr>
                <w:sz w:val="22"/>
                <w:szCs w:val="22"/>
              </w:rPr>
              <w:t>sex X awakening cortisol</w:t>
            </w:r>
          </w:p>
        </w:tc>
        <w:tc>
          <w:tcPr>
            <w:tcW w:w="962" w:type="dxa"/>
            <w:hideMark/>
          </w:tcPr>
          <w:p w14:paraId="641D6A89" w14:textId="77777777" w:rsidR="00C71356" w:rsidRPr="006E7146" w:rsidRDefault="00C71356" w:rsidP="00C71356">
            <w:pPr>
              <w:rPr>
                <w:b/>
                <w:bCs/>
                <w:sz w:val="22"/>
                <w:szCs w:val="22"/>
              </w:rPr>
            </w:pPr>
            <w:r w:rsidRPr="006E7146">
              <w:rPr>
                <w:b/>
                <w:bCs/>
                <w:sz w:val="22"/>
                <w:szCs w:val="22"/>
              </w:rPr>
              <w:t>-0.150</w:t>
            </w:r>
          </w:p>
        </w:tc>
        <w:tc>
          <w:tcPr>
            <w:tcW w:w="1879" w:type="dxa"/>
            <w:hideMark/>
          </w:tcPr>
          <w:p w14:paraId="578CF238" w14:textId="77777777" w:rsidR="00C71356" w:rsidRPr="006E7146" w:rsidRDefault="00C71356" w:rsidP="00C71356">
            <w:pPr>
              <w:rPr>
                <w:b/>
                <w:bCs/>
                <w:sz w:val="22"/>
                <w:szCs w:val="22"/>
              </w:rPr>
            </w:pPr>
            <w:r w:rsidRPr="006E7146">
              <w:rPr>
                <w:b/>
                <w:bCs/>
                <w:sz w:val="22"/>
                <w:szCs w:val="22"/>
              </w:rPr>
              <w:t xml:space="preserve"> -0.614 - -0.067</w:t>
            </w:r>
          </w:p>
        </w:tc>
        <w:tc>
          <w:tcPr>
            <w:tcW w:w="789" w:type="dxa"/>
            <w:hideMark/>
          </w:tcPr>
          <w:p w14:paraId="55353020" w14:textId="77777777" w:rsidR="00C71356" w:rsidRPr="006E7146" w:rsidRDefault="00C71356" w:rsidP="00C71356">
            <w:pPr>
              <w:rPr>
                <w:b/>
                <w:bCs/>
                <w:sz w:val="22"/>
                <w:szCs w:val="22"/>
              </w:rPr>
            </w:pPr>
            <w:r w:rsidRPr="006E7146">
              <w:rPr>
                <w:b/>
                <w:bCs/>
                <w:sz w:val="22"/>
                <w:szCs w:val="22"/>
              </w:rPr>
              <w:t>0.015</w:t>
            </w:r>
          </w:p>
        </w:tc>
        <w:tc>
          <w:tcPr>
            <w:tcW w:w="1570" w:type="dxa"/>
            <w:hideMark/>
          </w:tcPr>
          <w:p w14:paraId="74841709" w14:textId="77777777" w:rsidR="00C71356" w:rsidRPr="006E7146" w:rsidRDefault="00C71356" w:rsidP="00C71356">
            <w:pPr>
              <w:rPr>
                <w:sz w:val="22"/>
                <w:szCs w:val="22"/>
              </w:rPr>
            </w:pPr>
            <w:r w:rsidRPr="006E7146">
              <w:rPr>
                <w:sz w:val="22"/>
                <w:szCs w:val="22"/>
              </w:rPr>
              <w:t>awakening cortisol</w:t>
            </w:r>
          </w:p>
        </w:tc>
        <w:tc>
          <w:tcPr>
            <w:tcW w:w="871" w:type="dxa"/>
            <w:hideMark/>
          </w:tcPr>
          <w:p w14:paraId="0A74A531" w14:textId="77777777" w:rsidR="00C71356" w:rsidRPr="006E7146" w:rsidRDefault="00C71356" w:rsidP="00C71356">
            <w:pPr>
              <w:rPr>
                <w:b/>
                <w:bCs/>
                <w:sz w:val="22"/>
                <w:szCs w:val="22"/>
              </w:rPr>
            </w:pPr>
            <w:r w:rsidRPr="006E7146">
              <w:rPr>
                <w:b/>
                <w:bCs/>
                <w:sz w:val="22"/>
                <w:szCs w:val="22"/>
              </w:rPr>
              <w:t>0.203</w:t>
            </w:r>
          </w:p>
        </w:tc>
        <w:tc>
          <w:tcPr>
            <w:tcW w:w="1855" w:type="dxa"/>
            <w:hideMark/>
          </w:tcPr>
          <w:p w14:paraId="37F1F216" w14:textId="77777777" w:rsidR="00C71356" w:rsidRPr="006E7146" w:rsidRDefault="00C71356" w:rsidP="00C71356">
            <w:pPr>
              <w:rPr>
                <w:b/>
                <w:bCs/>
                <w:sz w:val="22"/>
                <w:szCs w:val="22"/>
              </w:rPr>
            </w:pPr>
            <w:r w:rsidRPr="006E7146">
              <w:rPr>
                <w:b/>
                <w:bCs/>
                <w:sz w:val="22"/>
                <w:szCs w:val="22"/>
              </w:rPr>
              <w:t xml:space="preserve"> -10.326 - 1.981</w:t>
            </w:r>
          </w:p>
        </w:tc>
        <w:tc>
          <w:tcPr>
            <w:tcW w:w="944" w:type="dxa"/>
            <w:hideMark/>
          </w:tcPr>
          <w:p w14:paraId="57E1130D" w14:textId="77777777" w:rsidR="00C71356" w:rsidRPr="006E7146" w:rsidRDefault="00C71356" w:rsidP="00C71356">
            <w:pPr>
              <w:rPr>
                <w:b/>
                <w:bCs/>
                <w:sz w:val="22"/>
                <w:szCs w:val="22"/>
              </w:rPr>
            </w:pPr>
            <w:r w:rsidRPr="006E7146">
              <w:rPr>
                <w:b/>
                <w:bCs/>
                <w:sz w:val="22"/>
                <w:szCs w:val="22"/>
              </w:rPr>
              <w:t>0.030</w:t>
            </w:r>
          </w:p>
        </w:tc>
        <w:tc>
          <w:tcPr>
            <w:tcW w:w="896" w:type="dxa"/>
            <w:hideMark/>
          </w:tcPr>
          <w:p w14:paraId="70A4CA7D" w14:textId="77777777" w:rsidR="00C71356" w:rsidRPr="006E7146" w:rsidRDefault="00C71356" w:rsidP="00C71356">
            <w:pPr>
              <w:rPr>
                <w:sz w:val="22"/>
                <w:szCs w:val="22"/>
              </w:rPr>
            </w:pPr>
            <w:r w:rsidRPr="006E7146">
              <w:rPr>
                <w:sz w:val="22"/>
                <w:szCs w:val="22"/>
              </w:rPr>
              <w:t>-0.065</w:t>
            </w:r>
          </w:p>
        </w:tc>
        <w:tc>
          <w:tcPr>
            <w:tcW w:w="1827" w:type="dxa"/>
            <w:hideMark/>
          </w:tcPr>
          <w:p w14:paraId="7CF90568" w14:textId="77777777" w:rsidR="00C71356" w:rsidRPr="006E7146" w:rsidRDefault="00C71356" w:rsidP="00C71356">
            <w:pPr>
              <w:rPr>
                <w:sz w:val="22"/>
                <w:szCs w:val="22"/>
              </w:rPr>
            </w:pPr>
            <w:r w:rsidRPr="006E7146">
              <w:rPr>
                <w:sz w:val="22"/>
                <w:szCs w:val="22"/>
              </w:rPr>
              <w:t xml:space="preserve"> -9.605 - 0.352</w:t>
            </w:r>
          </w:p>
        </w:tc>
        <w:tc>
          <w:tcPr>
            <w:tcW w:w="749" w:type="dxa"/>
            <w:hideMark/>
          </w:tcPr>
          <w:p w14:paraId="78516B7A" w14:textId="77777777" w:rsidR="00C71356" w:rsidRPr="006E7146" w:rsidRDefault="00C71356" w:rsidP="00C71356">
            <w:pPr>
              <w:rPr>
                <w:sz w:val="22"/>
                <w:szCs w:val="22"/>
              </w:rPr>
            </w:pPr>
            <w:r w:rsidRPr="006E7146">
              <w:rPr>
                <w:sz w:val="22"/>
                <w:szCs w:val="22"/>
              </w:rPr>
              <w:t>0.508</w:t>
            </w:r>
          </w:p>
        </w:tc>
      </w:tr>
      <w:tr w:rsidR="006E7146" w:rsidRPr="006E7146" w14:paraId="1FB3D759" w14:textId="77777777" w:rsidTr="00C71356">
        <w:trPr>
          <w:trHeight w:val="630"/>
        </w:trPr>
        <w:tc>
          <w:tcPr>
            <w:tcW w:w="2435" w:type="dxa"/>
            <w:hideMark/>
          </w:tcPr>
          <w:p w14:paraId="014E261F" w14:textId="77777777" w:rsidR="00C71356" w:rsidRPr="006E7146" w:rsidRDefault="00C71356" w:rsidP="00C71356">
            <w:pPr>
              <w:rPr>
                <w:sz w:val="22"/>
                <w:szCs w:val="22"/>
              </w:rPr>
            </w:pPr>
            <w:r w:rsidRPr="006E7146">
              <w:rPr>
                <w:sz w:val="22"/>
                <w:szCs w:val="22"/>
              </w:rPr>
              <w:t>sex X awakening cortisol + 30minutes</w:t>
            </w:r>
          </w:p>
        </w:tc>
        <w:tc>
          <w:tcPr>
            <w:tcW w:w="962" w:type="dxa"/>
            <w:hideMark/>
          </w:tcPr>
          <w:p w14:paraId="2E193473" w14:textId="77777777" w:rsidR="00C71356" w:rsidRPr="006E7146" w:rsidRDefault="00C71356" w:rsidP="00C71356">
            <w:pPr>
              <w:rPr>
                <w:b/>
                <w:bCs/>
                <w:sz w:val="22"/>
                <w:szCs w:val="22"/>
              </w:rPr>
            </w:pPr>
            <w:r w:rsidRPr="006E7146">
              <w:rPr>
                <w:b/>
                <w:bCs/>
                <w:sz w:val="22"/>
                <w:szCs w:val="22"/>
              </w:rPr>
              <w:t>-0.172</w:t>
            </w:r>
          </w:p>
        </w:tc>
        <w:tc>
          <w:tcPr>
            <w:tcW w:w="1879" w:type="dxa"/>
            <w:hideMark/>
          </w:tcPr>
          <w:p w14:paraId="17FDFAAB" w14:textId="77777777" w:rsidR="00C71356" w:rsidRPr="006E7146" w:rsidRDefault="00C71356" w:rsidP="00C71356">
            <w:pPr>
              <w:rPr>
                <w:b/>
                <w:bCs/>
                <w:sz w:val="22"/>
                <w:szCs w:val="22"/>
              </w:rPr>
            </w:pPr>
            <w:r w:rsidRPr="006E7146">
              <w:rPr>
                <w:b/>
                <w:bCs/>
                <w:sz w:val="22"/>
                <w:szCs w:val="22"/>
              </w:rPr>
              <w:t xml:space="preserve"> -7.395 - -0.189</w:t>
            </w:r>
          </w:p>
        </w:tc>
        <w:tc>
          <w:tcPr>
            <w:tcW w:w="789" w:type="dxa"/>
            <w:hideMark/>
          </w:tcPr>
          <w:p w14:paraId="05863DC4" w14:textId="77777777" w:rsidR="00C71356" w:rsidRPr="006E7146" w:rsidRDefault="00C71356" w:rsidP="00C71356">
            <w:pPr>
              <w:rPr>
                <w:b/>
                <w:bCs/>
                <w:sz w:val="22"/>
                <w:szCs w:val="22"/>
              </w:rPr>
            </w:pPr>
            <w:r w:rsidRPr="006E7146">
              <w:rPr>
                <w:b/>
                <w:bCs/>
                <w:sz w:val="22"/>
                <w:szCs w:val="22"/>
              </w:rPr>
              <w:t>0.013</w:t>
            </w:r>
          </w:p>
        </w:tc>
        <w:tc>
          <w:tcPr>
            <w:tcW w:w="1570" w:type="dxa"/>
            <w:hideMark/>
          </w:tcPr>
          <w:p w14:paraId="09FC368D" w14:textId="77777777" w:rsidR="00C71356" w:rsidRPr="006E7146" w:rsidRDefault="00C71356" w:rsidP="00C71356">
            <w:pPr>
              <w:rPr>
                <w:sz w:val="22"/>
                <w:szCs w:val="22"/>
              </w:rPr>
            </w:pPr>
            <w:r w:rsidRPr="006E7146">
              <w:rPr>
                <w:sz w:val="22"/>
                <w:szCs w:val="22"/>
              </w:rPr>
              <w:t>awakening cortisol + 30minutes</w:t>
            </w:r>
          </w:p>
        </w:tc>
        <w:tc>
          <w:tcPr>
            <w:tcW w:w="871" w:type="dxa"/>
            <w:hideMark/>
          </w:tcPr>
          <w:p w14:paraId="2BC56CBE" w14:textId="77777777" w:rsidR="00C71356" w:rsidRPr="006E7146" w:rsidRDefault="00C71356" w:rsidP="00C71356">
            <w:pPr>
              <w:rPr>
                <w:b/>
                <w:bCs/>
                <w:sz w:val="22"/>
                <w:szCs w:val="22"/>
              </w:rPr>
            </w:pPr>
            <w:r w:rsidRPr="006E7146">
              <w:rPr>
                <w:b/>
                <w:bCs/>
                <w:sz w:val="22"/>
                <w:szCs w:val="22"/>
              </w:rPr>
              <w:t>0.214</w:t>
            </w:r>
          </w:p>
        </w:tc>
        <w:tc>
          <w:tcPr>
            <w:tcW w:w="1855" w:type="dxa"/>
            <w:hideMark/>
          </w:tcPr>
          <w:p w14:paraId="4FE988FB" w14:textId="77777777" w:rsidR="00C71356" w:rsidRPr="006E7146" w:rsidRDefault="00C71356" w:rsidP="00C71356">
            <w:pPr>
              <w:rPr>
                <w:b/>
                <w:bCs/>
                <w:sz w:val="22"/>
                <w:szCs w:val="22"/>
              </w:rPr>
            </w:pPr>
            <w:r w:rsidRPr="006E7146">
              <w:rPr>
                <w:b/>
                <w:bCs/>
                <w:sz w:val="22"/>
                <w:szCs w:val="22"/>
              </w:rPr>
              <w:t xml:space="preserve"> -9.445 - 2.270</w:t>
            </w:r>
          </w:p>
        </w:tc>
        <w:tc>
          <w:tcPr>
            <w:tcW w:w="944" w:type="dxa"/>
            <w:hideMark/>
          </w:tcPr>
          <w:p w14:paraId="4D38E01C" w14:textId="77777777" w:rsidR="00C71356" w:rsidRPr="006E7146" w:rsidRDefault="00C71356" w:rsidP="00C71356">
            <w:pPr>
              <w:rPr>
                <w:b/>
                <w:bCs/>
                <w:sz w:val="22"/>
                <w:szCs w:val="22"/>
              </w:rPr>
            </w:pPr>
            <w:r w:rsidRPr="006E7146">
              <w:rPr>
                <w:b/>
                <w:bCs/>
                <w:sz w:val="22"/>
                <w:szCs w:val="22"/>
              </w:rPr>
              <w:t>0.021</w:t>
            </w:r>
          </w:p>
        </w:tc>
        <w:tc>
          <w:tcPr>
            <w:tcW w:w="896" w:type="dxa"/>
            <w:hideMark/>
          </w:tcPr>
          <w:p w14:paraId="19FA68F1" w14:textId="77777777" w:rsidR="00C71356" w:rsidRPr="006E7146" w:rsidRDefault="00C71356" w:rsidP="00C71356">
            <w:pPr>
              <w:rPr>
                <w:sz w:val="22"/>
                <w:szCs w:val="22"/>
              </w:rPr>
            </w:pPr>
            <w:r w:rsidRPr="006E7146">
              <w:rPr>
                <w:sz w:val="22"/>
                <w:szCs w:val="22"/>
              </w:rPr>
              <w:t>-0.111</w:t>
            </w:r>
          </w:p>
        </w:tc>
        <w:tc>
          <w:tcPr>
            <w:tcW w:w="1827" w:type="dxa"/>
            <w:hideMark/>
          </w:tcPr>
          <w:p w14:paraId="3698A611" w14:textId="77777777" w:rsidR="00C71356" w:rsidRPr="006E7146" w:rsidRDefault="00C71356" w:rsidP="00C71356">
            <w:pPr>
              <w:rPr>
                <w:sz w:val="22"/>
                <w:szCs w:val="22"/>
              </w:rPr>
            </w:pPr>
            <w:r w:rsidRPr="006E7146">
              <w:rPr>
                <w:sz w:val="22"/>
                <w:szCs w:val="22"/>
              </w:rPr>
              <w:t xml:space="preserve"> -0.622 - 0.210</w:t>
            </w:r>
          </w:p>
        </w:tc>
        <w:tc>
          <w:tcPr>
            <w:tcW w:w="749" w:type="dxa"/>
            <w:hideMark/>
          </w:tcPr>
          <w:p w14:paraId="19279CB7" w14:textId="77777777" w:rsidR="00C71356" w:rsidRPr="006E7146" w:rsidRDefault="00C71356" w:rsidP="00C71356">
            <w:pPr>
              <w:rPr>
                <w:sz w:val="22"/>
                <w:szCs w:val="22"/>
              </w:rPr>
            </w:pPr>
            <w:r w:rsidRPr="006E7146">
              <w:rPr>
                <w:sz w:val="22"/>
                <w:szCs w:val="22"/>
              </w:rPr>
              <w:t>0.329</w:t>
            </w:r>
          </w:p>
        </w:tc>
      </w:tr>
      <w:tr w:rsidR="006E7146" w:rsidRPr="006E7146" w14:paraId="4D7B7A99" w14:textId="77777777" w:rsidTr="00C71356">
        <w:trPr>
          <w:trHeight w:val="315"/>
        </w:trPr>
        <w:tc>
          <w:tcPr>
            <w:tcW w:w="2435" w:type="dxa"/>
            <w:hideMark/>
          </w:tcPr>
          <w:p w14:paraId="51593404" w14:textId="77777777" w:rsidR="00C71356" w:rsidRPr="006E7146" w:rsidRDefault="00C71356" w:rsidP="00C71356">
            <w:pPr>
              <w:rPr>
                <w:sz w:val="22"/>
                <w:szCs w:val="22"/>
              </w:rPr>
            </w:pPr>
            <w:r w:rsidRPr="006E7146">
              <w:rPr>
                <w:sz w:val="22"/>
                <w:szCs w:val="22"/>
              </w:rPr>
              <w:t>sex X evening cortisol</w:t>
            </w:r>
          </w:p>
        </w:tc>
        <w:tc>
          <w:tcPr>
            <w:tcW w:w="962" w:type="dxa"/>
            <w:hideMark/>
          </w:tcPr>
          <w:p w14:paraId="662D709E" w14:textId="77777777" w:rsidR="00C71356" w:rsidRPr="006E7146" w:rsidRDefault="00C71356" w:rsidP="00C71356">
            <w:pPr>
              <w:rPr>
                <w:sz w:val="22"/>
                <w:szCs w:val="22"/>
              </w:rPr>
            </w:pPr>
            <w:r w:rsidRPr="006E7146">
              <w:rPr>
                <w:sz w:val="22"/>
                <w:szCs w:val="22"/>
              </w:rPr>
              <w:t>-0.057</w:t>
            </w:r>
          </w:p>
        </w:tc>
        <w:tc>
          <w:tcPr>
            <w:tcW w:w="1879" w:type="dxa"/>
            <w:hideMark/>
          </w:tcPr>
          <w:p w14:paraId="78463E34" w14:textId="77777777" w:rsidR="00C71356" w:rsidRPr="006E7146" w:rsidRDefault="00C71356" w:rsidP="00C71356">
            <w:pPr>
              <w:rPr>
                <w:sz w:val="22"/>
                <w:szCs w:val="22"/>
              </w:rPr>
            </w:pPr>
            <w:r w:rsidRPr="006E7146">
              <w:rPr>
                <w:sz w:val="22"/>
                <w:szCs w:val="22"/>
              </w:rPr>
              <w:t xml:space="preserve"> -0.748 - 0.256</w:t>
            </w:r>
          </w:p>
        </w:tc>
        <w:tc>
          <w:tcPr>
            <w:tcW w:w="789" w:type="dxa"/>
            <w:hideMark/>
          </w:tcPr>
          <w:p w14:paraId="39CD44CE" w14:textId="77777777" w:rsidR="00C71356" w:rsidRPr="006E7146" w:rsidRDefault="00C71356" w:rsidP="00C71356">
            <w:pPr>
              <w:rPr>
                <w:sz w:val="22"/>
                <w:szCs w:val="22"/>
              </w:rPr>
            </w:pPr>
            <w:r w:rsidRPr="006E7146">
              <w:rPr>
                <w:sz w:val="22"/>
                <w:szCs w:val="22"/>
              </w:rPr>
              <w:t>0.335</w:t>
            </w:r>
          </w:p>
        </w:tc>
        <w:tc>
          <w:tcPr>
            <w:tcW w:w="1570" w:type="dxa"/>
            <w:hideMark/>
          </w:tcPr>
          <w:p w14:paraId="12D56CAE" w14:textId="77777777" w:rsidR="00C71356" w:rsidRPr="006E7146" w:rsidRDefault="00C71356" w:rsidP="00C71356">
            <w:pPr>
              <w:rPr>
                <w:sz w:val="22"/>
                <w:szCs w:val="22"/>
              </w:rPr>
            </w:pPr>
            <w:r w:rsidRPr="006E7146">
              <w:rPr>
                <w:sz w:val="22"/>
                <w:szCs w:val="22"/>
              </w:rPr>
              <w:t>evening cortisol</w:t>
            </w:r>
          </w:p>
        </w:tc>
        <w:tc>
          <w:tcPr>
            <w:tcW w:w="871" w:type="dxa"/>
            <w:hideMark/>
          </w:tcPr>
          <w:p w14:paraId="20B6FA86" w14:textId="77777777" w:rsidR="00C71356" w:rsidRPr="006E7146" w:rsidRDefault="00C71356" w:rsidP="00C71356">
            <w:pPr>
              <w:rPr>
                <w:sz w:val="22"/>
                <w:szCs w:val="22"/>
              </w:rPr>
            </w:pPr>
            <w:r w:rsidRPr="006E7146">
              <w:rPr>
                <w:sz w:val="22"/>
                <w:szCs w:val="22"/>
              </w:rPr>
              <w:t>-0.06</w:t>
            </w:r>
          </w:p>
        </w:tc>
        <w:tc>
          <w:tcPr>
            <w:tcW w:w="1855" w:type="dxa"/>
            <w:hideMark/>
          </w:tcPr>
          <w:p w14:paraId="26B599B5" w14:textId="77777777" w:rsidR="00C71356" w:rsidRPr="006E7146" w:rsidRDefault="00C71356" w:rsidP="00C71356">
            <w:pPr>
              <w:rPr>
                <w:sz w:val="22"/>
                <w:szCs w:val="22"/>
              </w:rPr>
            </w:pPr>
            <w:r w:rsidRPr="006E7146">
              <w:rPr>
                <w:sz w:val="22"/>
                <w:szCs w:val="22"/>
              </w:rPr>
              <w:t xml:space="preserve"> -9.370 - 2.809</w:t>
            </w:r>
          </w:p>
        </w:tc>
        <w:tc>
          <w:tcPr>
            <w:tcW w:w="944" w:type="dxa"/>
            <w:hideMark/>
          </w:tcPr>
          <w:p w14:paraId="1FD682FB" w14:textId="77777777" w:rsidR="00C71356" w:rsidRPr="006E7146" w:rsidRDefault="00C71356" w:rsidP="00C71356">
            <w:pPr>
              <w:rPr>
                <w:sz w:val="22"/>
                <w:szCs w:val="22"/>
              </w:rPr>
            </w:pPr>
            <w:r w:rsidRPr="006E7146">
              <w:rPr>
                <w:sz w:val="22"/>
                <w:szCs w:val="22"/>
              </w:rPr>
              <w:t>0.358</w:t>
            </w:r>
          </w:p>
        </w:tc>
        <w:tc>
          <w:tcPr>
            <w:tcW w:w="896" w:type="dxa"/>
            <w:hideMark/>
          </w:tcPr>
          <w:p w14:paraId="036BA2F1" w14:textId="77777777" w:rsidR="00C71356" w:rsidRPr="006E7146" w:rsidRDefault="00C71356" w:rsidP="00C71356">
            <w:pPr>
              <w:rPr>
                <w:sz w:val="22"/>
                <w:szCs w:val="22"/>
              </w:rPr>
            </w:pPr>
            <w:r w:rsidRPr="006E7146">
              <w:rPr>
                <w:sz w:val="22"/>
                <w:szCs w:val="22"/>
              </w:rPr>
              <w:t>-0.133</w:t>
            </w:r>
          </w:p>
        </w:tc>
        <w:tc>
          <w:tcPr>
            <w:tcW w:w="1827" w:type="dxa"/>
            <w:hideMark/>
          </w:tcPr>
          <w:p w14:paraId="53569D2A" w14:textId="77777777" w:rsidR="00C71356" w:rsidRPr="006E7146" w:rsidRDefault="00C71356" w:rsidP="00C71356">
            <w:pPr>
              <w:rPr>
                <w:sz w:val="22"/>
                <w:szCs w:val="22"/>
              </w:rPr>
            </w:pPr>
            <w:r w:rsidRPr="006E7146">
              <w:rPr>
                <w:sz w:val="22"/>
                <w:szCs w:val="22"/>
              </w:rPr>
              <w:t xml:space="preserve"> -1.351 - 0.233</w:t>
            </w:r>
          </w:p>
        </w:tc>
        <w:tc>
          <w:tcPr>
            <w:tcW w:w="749" w:type="dxa"/>
            <w:hideMark/>
          </w:tcPr>
          <w:p w14:paraId="3CD83524" w14:textId="77777777" w:rsidR="00C71356" w:rsidRPr="006E7146" w:rsidRDefault="00C71356" w:rsidP="00C71356">
            <w:pPr>
              <w:rPr>
                <w:sz w:val="22"/>
                <w:szCs w:val="22"/>
              </w:rPr>
            </w:pPr>
            <w:r w:rsidRPr="006E7146">
              <w:rPr>
                <w:sz w:val="22"/>
                <w:szCs w:val="22"/>
              </w:rPr>
              <w:t>0.165</w:t>
            </w:r>
          </w:p>
        </w:tc>
      </w:tr>
    </w:tbl>
    <w:p w14:paraId="62A1FB76" w14:textId="77777777" w:rsidR="002A5DA1" w:rsidRPr="006E7146" w:rsidRDefault="002A5DA1" w:rsidP="00137241">
      <w:pPr>
        <w:ind w:left="-567" w:right="-631"/>
        <w:jc w:val="both"/>
      </w:pPr>
    </w:p>
    <w:p w14:paraId="7B38B77A" w14:textId="77777777" w:rsidR="002A5DA1" w:rsidRPr="006E7146" w:rsidRDefault="002A5DA1" w:rsidP="00137241">
      <w:pPr>
        <w:ind w:left="-567" w:right="-631"/>
        <w:jc w:val="both"/>
        <w:sectPr w:rsidR="002A5DA1" w:rsidRPr="006E7146" w:rsidSect="002A5DA1">
          <w:pgSz w:w="16840" w:h="11900" w:orient="landscape"/>
          <w:pgMar w:top="1800" w:right="1440" w:bottom="1800" w:left="1440" w:header="708" w:footer="708" w:gutter="0"/>
          <w:cols w:space="708"/>
          <w:docGrid w:linePitch="360"/>
        </w:sectPr>
      </w:pPr>
    </w:p>
    <w:p w14:paraId="554A0397" w14:textId="7A635E7D" w:rsidR="002A5DA1" w:rsidRPr="006E7146" w:rsidRDefault="002A5DA1" w:rsidP="00EA7E30">
      <w:pPr>
        <w:ind w:right="-631"/>
        <w:jc w:val="both"/>
      </w:pPr>
      <w:r w:rsidRPr="006E7146">
        <w:rPr>
          <w:b/>
        </w:rPr>
        <w:lastRenderedPageBreak/>
        <w:t>Table 4</w:t>
      </w:r>
      <w:r w:rsidR="00875C47" w:rsidRPr="006E7146">
        <w:t xml:space="preserve"> Summary of regression model using maternal </w:t>
      </w:r>
      <w:proofErr w:type="spellStart"/>
      <w:r w:rsidR="00875C47" w:rsidRPr="006E7146">
        <w:t>LogAUC</w:t>
      </w:r>
      <w:proofErr w:type="spellEnd"/>
      <w:r w:rsidR="00875C47" w:rsidRPr="006E7146">
        <w:t xml:space="preserve"> cortisol and infant sex to predict gestational age</w:t>
      </w:r>
    </w:p>
    <w:p w14:paraId="1745BFA0" w14:textId="77777777" w:rsidR="002A5DA1" w:rsidRPr="006E7146" w:rsidRDefault="002A5DA1" w:rsidP="00137241">
      <w:pPr>
        <w:ind w:left="-567" w:right="-631"/>
        <w:jc w:val="both"/>
      </w:pPr>
    </w:p>
    <w:tbl>
      <w:tblPr>
        <w:tblpPr w:leftFromText="180" w:rightFromText="180" w:vertAnchor="text" w:horzAnchor="margin" w:tblpY="78"/>
        <w:tblW w:w="7655" w:type="dxa"/>
        <w:tblLook w:val="04A0" w:firstRow="1" w:lastRow="0" w:firstColumn="1" w:lastColumn="0" w:noHBand="0" w:noVBand="1"/>
      </w:tblPr>
      <w:tblGrid>
        <w:gridCol w:w="3936"/>
        <w:gridCol w:w="992"/>
        <w:gridCol w:w="1701"/>
        <w:gridCol w:w="1026"/>
      </w:tblGrid>
      <w:tr w:rsidR="006E7146" w:rsidRPr="006E7146" w14:paraId="1014735D" w14:textId="77777777" w:rsidTr="007D393D">
        <w:trPr>
          <w:trHeight w:val="300"/>
        </w:trPr>
        <w:tc>
          <w:tcPr>
            <w:tcW w:w="3936" w:type="dxa"/>
            <w:vMerge w:val="restart"/>
            <w:tcBorders>
              <w:top w:val="single" w:sz="4" w:space="0" w:color="auto"/>
              <w:left w:val="single" w:sz="4" w:space="0" w:color="auto"/>
              <w:bottom w:val="single" w:sz="8" w:space="0" w:color="000000"/>
              <w:right w:val="single" w:sz="4" w:space="0" w:color="auto"/>
            </w:tcBorders>
            <w:shd w:val="clear" w:color="auto" w:fill="auto"/>
            <w:vAlign w:val="bottom"/>
            <w:hideMark/>
          </w:tcPr>
          <w:p w14:paraId="55D468C5"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 </w:t>
            </w:r>
          </w:p>
        </w:tc>
        <w:tc>
          <w:tcPr>
            <w:tcW w:w="3719" w:type="dxa"/>
            <w:gridSpan w:val="3"/>
            <w:tcBorders>
              <w:top w:val="single" w:sz="4" w:space="0" w:color="auto"/>
              <w:left w:val="nil"/>
              <w:bottom w:val="nil"/>
              <w:right w:val="single" w:sz="4" w:space="0" w:color="000000"/>
            </w:tcBorders>
            <w:shd w:val="clear" w:color="auto" w:fill="auto"/>
            <w:vAlign w:val="bottom"/>
            <w:hideMark/>
          </w:tcPr>
          <w:p w14:paraId="50C426E1" w14:textId="77777777" w:rsidR="00C71356" w:rsidRPr="006E7146" w:rsidRDefault="00C71356" w:rsidP="00C71356">
            <w:pPr>
              <w:jc w:val="center"/>
              <w:rPr>
                <w:rFonts w:eastAsia="Times New Roman" w:cs="Calibri"/>
                <w:b/>
                <w:sz w:val="22"/>
                <w:szCs w:val="22"/>
                <w:lang w:val="en-GB" w:eastAsia="en-GB"/>
              </w:rPr>
            </w:pPr>
            <w:r w:rsidRPr="006E7146">
              <w:rPr>
                <w:rFonts w:eastAsia="Times New Roman" w:cs="Calibri"/>
                <w:b/>
                <w:sz w:val="22"/>
                <w:szCs w:val="22"/>
                <w:lang w:val="en-GB" w:eastAsia="en-GB"/>
              </w:rPr>
              <w:t>Whole sample (N=241)</w:t>
            </w:r>
          </w:p>
        </w:tc>
      </w:tr>
      <w:tr w:rsidR="006E7146" w:rsidRPr="006E7146" w14:paraId="58BF6A15" w14:textId="77777777" w:rsidTr="007D393D">
        <w:trPr>
          <w:trHeight w:val="330"/>
        </w:trPr>
        <w:tc>
          <w:tcPr>
            <w:tcW w:w="3936" w:type="dxa"/>
            <w:vMerge/>
            <w:tcBorders>
              <w:top w:val="single" w:sz="4" w:space="0" w:color="auto"/>
              <w:left w:val="single" w:sz="4" w:space="0" w:color="auto"/>
              <w:bottom w:val="single" w:sz="8" w:space="0" w:color="000000"/>
              <w:right w:val="single" w:sz="4" w:space="0" w:color="auto"/>
            </w:tcBorders>
            <w:vAlign w:val="center"/>
            <w:hideMark/>
          </w:tcPr>
          <w:p w14:paraId="7B9A604B" w14:textId="77777777" w:rsidR="00C71356" w:rsidRPr="006E7146" w:rsidRDefault="00C71356" w:rsidP="00C71356">
            <w:pPr>
              <w:rPr>
                <w:rFonts w:eastAsia="Times New Roman" w:cs="Calibri"/>
                <w:sz w:val="22"/>
                <w:szCs w:val="22"/>
                <w:lang w:val="en-GB" w:eastAsia="en-GB"/>
              </w:rPr>
            </w:pPr>
          </w:p>
        </w:tc>
        <w:tc>
          <w:tcPr>
            <w:tcW w:w="992" w:type="dxa"/>
            <w:tcBorders>
              <w:top w:val="nil"/>
              <w:left w:val="nil"/>
              <w:bottom w:val="single" w:sz="8" w:space="0" w:color="auto"/>
              <w:right w:val="nil"/>
            </w:tcBorders>
            <w:shd w:val="clear" w:color="auto" w:fill="auto"/>
            <w:vAlign w:val="bottom"/>
            <w:hideMark/>
          </w:tcPr>
          <w:p w14:paraId="6C6D0F36" w14:textId="77777777" w:rsidR="00C71356" w:rsidRPr="006E7146" w:rsidRDefault="00C71356" w:rsidP="00C71356">
            <w:pPr>
              <w:jc w:val="center"/>
              <w:rPr>
                <w:rFonts w:eastAsia="Times New Roman" w:cs="Calibri"/>
                <w:b/>
                <w:sz w:val="22"/>
                <w:szCs w:val="22"/>
                <w:lang w:val="en-GB" w:eastAsia="en-GB"/>
              </w:rPr>
            </w:pPr>
            <w:r w:rsidRPr="006E7146">
              <w:rPr>
                <w:rFonts w:eastAsia="Times New Roman" w:cs="Calibri"/>
                <w:b/>
                <w:sz w:val="22"/>
                <w:szCs w:val="22"/>
                <w:lang w:val="en-GB" w:eastAsia="en-GB"/>
              </w:rPr>
              <w:t>Beta</w:t>
            </w:r>
          </w:p>
        </w:tc>
        <w:tc>
          <w:tcPr>
            <w:tcW w:w="1701" w:type="dxa"/>
            <w:tcBorders>
              <w:top w:val="nil"/>
              <w:left w:val="nil"/>
              <w:bottom w:val="single" w:sz="8" w:space="0" w:color="auto"/>
              <w:right w:val="nil"/>
            </w:tcBorders>
            <w:shd w:val="clear" w:color="auto" w:fill="auto"/>
            <w:vAlign w:val="bottom"/>
            <w:hideMark/>
          </w:tcPr>
          <w:p w14:paraId="2EED6F19" w14:textId="77777777" w:rsidR="00C71356" w:rsidRPr="006E7146" w:rsidRDefault="00C71356" w:rsidP="00C71356">
            <w:pPr>
              <w:jc w:val="center"/>
              <w:rPr>
                <w:rFonts w:eastAsia="Times New Roman" w:cs="Calibri"/>
                <w:b/>
                <w:sz w:val="22"/>
                <w:szCs w:val="22"/>
                <w:lang w:val="en-GB" w:eastAsia="en-GB"/>
              </w:rPr>
            </w:pPr>
            <w:r w:rsidRPr="006E7146">
              <w:rPr>
                <w:rFonts w:eastAsia="Times New Roman" w:cs="Calibri"/>
                <w:b/>
                <w:sz w:val="22"/>
                <w:szCs w:val="22"/>
                <w:lang w:val="en-GB" w:eastAsia="en-GB"/>
              </w:rPr>
              <w:t>CI's</w:t>
            </w:r>
          </w:p>
        </w:tc>
        <w:tc>
          <w:tcPr>
            <w:tcW w:w="1026" w:type="dxa"/>
            <w:tcBorders>
              <w:top w:val="nil"/>
              <w:left w:val="nil"/>
              <w:bottom w:val="single" w:sz="8" w:space="0" w:color="auto"/>
              <w:right w:val="single" w:sz="4" w:space="0" w:color="auto"/>
            </w:tcBorders>
            <w:shd w:val="clear" w:color="auto" w:fill="auto"/>
            <w:vAlign w:val="bottom"/>
            <w:hideMark/>
          </w:tcPr>
          <w:p w14:paraId="65CBDBE2" w14:textId="77777777" w:rsidR="00C71356" w:rsidRPr="006E7146" w:rsidRDefault="00C71356" w:rsidP="00C71356">
            <w:pPr>
              <w:jc w:val="center"/>
              <w:rPr>
                <w:rFonts w:eastAsia="Times New Roman" w:cs="Calibri"/>
                <w:b/>
                <w:sz w:val="22"/>
                <w:szCs w:val="22"/>
                <w:lang w:val="en-GB" w:eastAsia="en-GB"/>
              </w:rPr>
            </w:pPr>
            <w:r w:rsidRPr="006E7146">
              <w:rPr>
                <w:rFonts w:eastAsia="Times New Roman" w:cs="Calibri"/>
                <w:b/>
                <w:sz w:val="22"/>
                <w:szCs w:val="22"/>
                <w:lang w:val="en-GB" w:eastAsia="en-GB"/>
              </w:rPr>
              <w:t>p</w:t>
            </w:r>
          </w:p>
        </w:tc>
      </w:tr>
      <w:tr w:rsidR="006E7146" w:rsidRPr="006E7146" w14:paraId="0AB0313E" w14:textId="77777777" w:rsidTr="007D393D">
        <w:trPr>
          <w:trHeight w:val="315"/>
        </w:trPr>
        <w:tc>
          <w:tcPr>
            <w:tcW w:w="3936" w:type="dxa"/>
            <w:tcBorders>
              <w:top w:val="nil"/>
              <w:left w:val="single" w:sz="4" w:space="0" w:color="auto"/>
              <w:bottom w:val="nil"/>
              <w:right w:val="nil"/>
            </w:tcBorders>
            <w:shd w:val="clear" w:color="auto" w:fill="auto"/>
            <w:noWrap/>
            <w:vAlign w:val="bottom"/>
            <w:hideMark/>
          </w:tcPr>
          <w:p w14:paraId="42558092" w14:textId="77777777" w:rsidR="00C71356" w:rsidRPr="006E7146" w:rsidRDefault="00C71356" w:rsidP="00C71356">
            <w:pPr>
              <w:rPr>
                <w:rFonts w:eastAsia="Times New Roman" w:cs="Calibri"/>
                <w:sz w:val="22"/>
                <w:szCs w:val="22"/>
                <w:lang w:val="en-GB" w:eastAsia="en-GB"/>
              </w:rPr>
            </w:pPr>
            <w:r w:rsidRPr="006E7146">
              <w:rPr>
                <w:rFonts w:eastAsia="Times New Roman" w:cs="Calibri"/>
                <w:sz w:val="22"/>
                <w:szCs w:val="22"/>
                <w:lang w:val="en-GB" w:eastAsia="en-GB"/>
              </w:rPr>
              <w:t>Maternal prenatal smoking</w:t>
            </w:r>
          </w:p>
        </w:tc>
        <w:tc>
          <w:tcPr>
            <w:tcW w:w="992" w:type="dxa"/>
            <w:tcBorders>
              <w:top w:val="nil"/>
              <w:left w:val="single" w:sz="4" w:space="0" w:color="auto"/>
              <w:bottom w:val="nil"/>
              <w:right w:val="nil"/>
            </w:tcBorders>
            <w:shd w:val="clear" w:color="auto" w:fill="auto"/>
            <w:noWrap/>
            <w:vAlign w:val="bottom"/>
            <w:hideMark/>
          </w:tcPr>
          <w:p w14:paraId="65322BD1"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008</w:t>
            </w:r>
          </w:p>
        </w:tc>
        <w:tc>
          <w:tcPr>
            <w:tcW w:w="1701" w:type="dxa"/>
            <w:tcBorders>
              <w:top w:val="nil"/>
              <w:left w:val="nil"/>
              <w:bottom w:val="nil"/>
              <w:right w:val="nil"/>
            </w:tcBorders>
            <w:shd w:val="clear" w:color="auto" w:fill="auto"/>
            <w:noWrap/>
            <w:vAlign w:val="bottom"/>
            <w:hideMark/>
          </w:tcPr>
          <w:p w14:paraId="50C7D567"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 xml:space="preserve"> -0.448 - 0.492</w:t>
            </w:r>
          </w:p>
        </w:tc>
        <w:tc>
          <w:tcPr>
            <w:tcW w:w="1026" w:type="dxa"/>
            <w:tcBorders>
              <w:top w:val="nil"/>
              <w:left w:val="nil"/>
              <w:bottom w:val="nil"/>
              <w:right w:val="single" w:sz="4" w:space="0" w:color="auto"/>
            </w:tcBorders>
            <w:shd w:val="clear" w:color="auto" w:fill="auto"/>
            <w:noWrap/>
            <w:vAlign w:val="bottom"/>
            <w:hideMark/>
          </w:tcPr>
          <w:p w14:paraId="1D52C083"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925</w:t>
            </w:r>
          </w:p>
        </w:tc>
      </w:tr>
      <w:tr w:rsidR="006E7146" w:rsidRPr="006E7146" w14:paraId="0A983691" w14:textId="77777777" w:rsidTr="007D393D">
        <w:trPr>
          <w:trHeight w:val="315"/>
        </w:trPr>
        <w:tc>
          <w:tcPr>
            <w:tcW w:w="3936" w:type="dxa"/>
            <w:tcBorders>
              <w:top w:val="nil"/>
              <w:left w:val="single" w:sz="4" w:space="0" w:color="auto"/>
              <w:bottom w:val="nil"/>
              <w:right w:val="nil"/>
            </w:tcBorders>
            <w:shd w:val="clear" w:color="auto" w:fill="auto"/>
            <w:noWrap/>
            <w:vAlign w:val="bottom"/>
            <w:hideMark/>
          </w:tcPr>
          <w:p w14:paraId="245DCE39" w14:textId="77777777" w:rsidR="00C71356" w:rsidRPr="006E7146" w:rsidRDefault="00C71356" w:rsidP="00C71356">
            <w:pPr>
              <w:rPr>
                <w:rFonts w:eastAsia="Times New Roman" w:cs="Calibri"/>
                <w:sz w:val="22"/>
                <w:szCs w:val="22"/>
                <w:lang w:val="en-GB" w:eastAsia="en-GB"/>
              </w:rPr>
            </w:pPr>
            <w:r w:rsidRPr="006E7146">
              <w:rPr>
                <w:rFonts w:eastAsia="Times New Roman" w:cs="Calibri"/>
                <w:sz w:val="22"/>
                <w:szCs w:val="22"/>
                <w:lang w:val="en-GB" w:eastAsia="en-GB"/>
              </w:rPr>
              <w:t>Infant sex</w:t>
            </w:r>
          </w:p>
        </w:tc>
        <w:tc>
          <w:tcPr>
            <w:tcW w:w="992" w:type="dxa"/>
            <w:tcBorders>
              <w:top w:val="nil"/>
              <w:left w:val="single" w:sz="4" w:space="0" w:color="auto"/>
              <w:bottom w:val="nil"/>
              <w:right w:val="nil"/>
            </w:tcBorders>
            <w:shd w:val="clear" w:color="auto" w:fill="auto"/>
            <w:noWrap/>
            <w:vAlign w:val="bottom"/>
            <w:hideMark/>
          </w:tcPr>
          <w:p w14:paraId="3DBD2B1C"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114</w:t>
            </w:r>
          </w:p>
        </w:tc>
        <w:tc>
          <w:tcPr>
            <w:tcW w:w="1701" w:type="dxa"/>
            <w:tcBorders>
              <w:top w:val="nil"/>
              <w:left w:val="nil"/>
              <w:bottom w:val="nil"/>
              <w:right w:val="nil"/>
            </w:tcBorders>
            <w:shd w:val="clear" w:color="auto" w:fill="auto"/>
            <w:noWrap/>
            <w:vAlign w:val="bottom"/>
            <w:hideMark/>
          </w:tcPr>
          <w:p w14:paraId="1D2BB92D"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 xml:space="preserve"> -0.044 - 0.330</w:t>
            </w:r>
          </w:p>
        </w:tc>
        <w:tc>
          <w:tcPr>
            <w:tcW w:w="1026" w:type="dxa"/>
            <w:tcBorders>
              <w:top w:val="nil"/>
              <w:left w:val="nil"/>
              <w:bottom w:val="nil"/>
              <w:right w:val="single" w:sz="4" w:space="0" w:color="auto"/>
            </w:tcBorders>
            <w:shd w:val="clear" w:color="auto" w:fill="auto"/>
            <w:noWrap/>
            <w:vAlign w:val="bottom"/>
            <w:hideMark/>
          </w:tcPr>
          <w:p w14:paraId="316BAB52"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133</w:t>
            </w:r>
          </w:p>
        </w:tc>
      </w:tr>
      <w:tr w:rsidR="006E7146" w:rsidRPr="006E7146" w14:paraId="1F5DCC1F" w14:textId="77777777" w:rsidTr="007D393D">
        <w:trPr>
          <w:trHeight w:val="315"/>
        </w:trPr>
        <w:tc>
          <w:tcPr>
            <w:tcW w:w="3936" w:type="dxa"/>
            <w:tcBorders>
              <w:top w:val="nil"/>
              <w:left w:val="single" w:sz="4" w:space="0" w:color="auto"/>
              <w:bottom w:val="nil"/>
              <w:right w:val="nil"/>
            </w:tcBorders>
            <w:shd w:val="clear" w:color="auto" w:fill="auto"/>
            <w:noWrap/>
            <w:vAlign w:val="bottom"/>
            <w:hideMark/>
          </w:tcPr>
          <w:p w14:paraId="0C7220FC" w14:textId="77777777" w:rsidR="00C71356" w:rsidRPr="006E7146" w:rsidRDefault="00C71356" w:rsidP="00C71356">
            <w:pPr>
              <w:rPr>
                <w:rFonts w:eastAsia="Times New Roman" w:cs="Calibri"/>
                <w:sz w:val="22"/>
                <w:szCs w:val="22"/>
                <w:lang w:val="en-GB" w:eastAsia="en-GB"/>
              </w:rPr>
            </w:pPr>
            <w:r w:rsidRPr="006E7146">
              <w:rPr>
                <w:rFonts w:eastAsia="Times New Roman" w:cs="Calibri"/>
                <w:sz w:val="22"/>
                <w:szCs w:val="22"/>
                <w:lang w:val="en-GB" w:eastAsia="en-GB"/>
              </w:rPr>
              <w:t xml:space="preserve">Maternal </w:t>
            </w:r>
            <w:proofErr w:type="spellStart"/>
            <w:r w:rsidRPr="006E7146">
              <w:rPr>
                <w:rFonts w:eastAsia="Times New Roman" w:cs="Calibri"/>
                <w:sz w:val="22"/>
                <w:szCs w:val="22"/>
                <w:lang w:val="en-GB" w:eastAsia="en-GB"/>
              </w:rPr>
              <w:t>LogAUC</w:t>
            </w:r>
            <w:proofErr w:type="spellEnd"/>
            <w:r w:rsidRPr="006E7146">
              <w:rPr>
                <w:rFonts w:eastAsia="Times New Roman" w:cs="Calibri"/>
                <w:sz w:val="22"/>
                <w:szCs w:val="22"/>
                <w:lang w:val="en-GB" w:eastAsia="en-GB"/>
              </w:rPr>
              <w:t xml:space="preserve"> cortisol</w:t>
            </w:r>
          </w:p>
        </w:tc>
        <w:tc>
          <w:tcPr>
            <w:tcW w:w="992" w:type="dxa"/>
            <w:tcBorders>
              <w:top w:val="nil"/>
              <w:left w:val="single" w:sz="4" w:space="0" w:color="auto"/>
              <w:bottom w:val="nil"/>
              <w:right w:val="nil"/>
            </w:tcBorders>
            <w:shd w:val="clear" w:color="auto" w:fill="auto"/>
            <w:noWrap/>
            <w:vAlign w:val="bottom"/>
            <w:hideMark/>
          </w:tcPr>
          <w:p w14:paraId="116821E4"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012</w:t>
            </w:r>
          </w:p>
        </w:tc>
        <w:tc>
          <w:tcPr>
            <w:tcW w:w="1701" w:type="dxa"/>
            <w:tcBorders>
              <w:top w:val="nil"/>
              <w:left w:val="nil"/>
              <w:bottom w:val="nil"/>
              <w:right w:val="nil"/>
            </w:tcBorders>
            <w:shd w:val="clear" w:color="auto" w:fill="auto"/>
            <w:noWrap/>
            <w:vAlign w:val="bottom"/>
            <w:hideMark/>
          </w:tcPr>
          <w:p w14:paraId="62E8E019"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 xml:space="preserve"> -1.137 - 0.954</w:t>
            </w:r>
          </w:p>
        </w:tc>
        <w:tc>
          <w:tcPr>
            <w:tcW w:w="1026" w:type="dxa"/>
            <w:tcBorders>
              <w:top w:val="nil"/>
              <w:left w:val="nil"/>
              <w:bottom w:val="nil"/>
              <w:right w:val="single" w:sz="4" w:space="0" w:color="auto"/>
            </w:tcBorders>
            <w:shd w:val="clear" w:color="auto" w:fill="auto"/>
            <w:noWrap/>
            <w:vAlign w:val="bottom"/>
            <w:hideMark/>
          </w:tcPr>
          <w:p w14:paraId="1AEA08BC"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863</w:t>
            </w:r>
          </w:p>
        </w:tc>
      </w:tr>
      <w:tr w:rsidR="006E7146" w:rsidRPr="006E7146" w14:paraId="29E8E1C6" w14:textId="77777777" w:rsidTr="007D393D">
        <w:trPr>
          <w:trHeight w:val="315"/>
        </w:trPr>
        <w:tc>
          <w:tcPr>
            <w:tcW w:w="3936" w:type="dxa"/>
            <w:tcBorders>
              <w:top w:val="nil"/>
              <w:left w:val="single" w:sz="4" w:space="0" w:color="auto"/>
              <w:bottom w:val="single" w:sz="4" w:space="0" w:color="auto"/>
              <w:right w:val="nil"/>
            </w:tcBorders>
            <w:shd w:val="clear" w:color="auto" w:fill="auto"/>
            <w:noWrap/>
            <w:vAlign w:val="bottom"/>
            <w:hideMark/>
          </w:tcPr>
          <w:p w14:paraId="6C6C8119" w14:textId="77777777" w:rsidR="00C71356" w:rsidRPr="006E7146" w:rsidRDefault="00C71356" w:rsidP="00C71356">
            <w:pPr>
              <w:rPr>
                <w:rFonts w:eastAsia="Times New Roman" w:cs="Calibri"/>
                <w:sz w:val="22"/>
                <w:szCs w:val="22"/>
                <w:lang w:val="en-GB" w:eastAsia="en-GB"/>
              </w:rPr>
            </w:pPr>
            <w:r w:rsidRPr="006E7146">
              <w:rPr>
                <w:rFonts w:eastAsia="Times New Roman" w:cs="Calibri"/>
                <w:sz w:val="22"/>
                <w:szCs w:val="22"/>
                <w:lang w:val="en-GB" w:eastAsia="en-GB"/>
              </w:rPr>
              <w:t xml:space="preserve">Infant sex X maternal </w:t>
            </w:r>
            <w:proofErr w:type="spellStart"/>
            <w:r w:rsidRPr="006E7146">
              <w:rPr>
                <w:rFonts w:eastAsia="Times New Roman" w:cs="Calibri"/>
                <w:sz w:val="22"/>
                <w:szCs w:val="22"/>
                <w:lang w:val="en-GB" w:eastAsia="en-GB"/>
              </w:rPr>
              <w:t>LogAUC</w:t>
            </w:r>
            <w:proofErr w:type="spellEnd"/>
            <w:r w:rsidRPr="006E7146">
              <w:rPr>
                <w:rFonts w:eastAsia="Times New Roman" w:cs="Calibri"/>
                <w:sz w:val="22"/>
                <w:szCs w:val="22"/>
                <w:lang w:val="en-GB" w:eastAsia="en-GB"/>
              </w:rPr>
              <w:t xml:space="preserve"> cortisol</w:t>
            </w:r>
          </w:p>
        </w:tc>
        <w:tc>
          <w:tcPr>
            <w:tcW w:w="992" w:type="dxa"/>
            <w:tcBorders>
              <w:top w:val="nil"/>
              <w:left w:val="single" w:sz="4" w:space="0" w:color="auto"/>
              <w:bottom w:val="single" w:sz="4" w:space="0" w:color="auto"/>
              <w:right w:val="nil"/>
            </w:tcBorders>
            <w:shd w:val="clear" w:color="auto" w:fill="auto"/>
            <w:noWrap/>
            <w:vAlign w:val="bottom"/>
            <w:hideMark/>
          </w:tcPr>
          <w:p w14:paraId="19A192FF"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033</w:t>
            </w:r>
          </w:p>
        </w:tc>
        <w:tc>
          <w:tcPr>
            <w:tcW w:w="1701" w:type="dxa"/>
            <w:tcBorders>
              <w:top w:val="nil"/>
              <w:left w:val="nil"/>
              <w:bottom w:val="single" w:sz="4" w:space="0" w:color="auto"/>
              <w:right w:val="nil"/>
            </w:tcBorders>
            <w:shd w:val="clear" w:color="auto" w:fill="auto"/>
            <w:noWrap/>
            <w:vAlign w:val="bottom"/>
            <w:hideMark/>
          </w:tcPr>
          <w:p w14:paraId="6690FE4D" w14:textId="4D70DEBE"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w:t>
            </w:r>
            <w:r w:rsidR="007D393D" w:rsidRPr="006E7146">
              <w:rPr>
                <w:rFonts w:eastAsia="Times New Roman" w:cs="Calibri"/>
                <w:sz w:val="22"/>
                <w:szCs w:val="22"/>
                <w:lang w:val="en-GB" w:eastAsia="en-GB"/>
              </w:rPr>
              <w:t>.218 – 0.128</w:t>
            </w:r>
          </w:p>
        </w:tc>
        <w:tc>
          <w:tcPr>
            <w:tcW w:w="1026" w:type="dxa"/>
            <w:tcBorders>
              <w:top w:val="nil"/>
              <w:left w:val="nil"/>
              <w:bottom w:val="single" w:sz="4" w:space="0" w:color="auto"/>
              <w:right w:val="single" w:sz="4" w:space="0" w:color="auto"/>
            </w:tcBorders>
            <w:shd w:val="clear" w:color="auto" w:fill="auto"/>
            <w:noWrap/>
            <w:vAlign w:val="bottom"/>
            <w:hideMark/>
          </w:tcPr>
          <w:p w14:paraId="6378BC9E" w14:textId="77777777" w:rsidR="00C71356" w:rsidRPr="006E7146" w:rsidRDefault="00C71356" w:rsidP="00C71356">
            <w:pPr>
              <w:jc w:val="center"/>
              <w:rPr>
                <w:rFonts w:eastAsia="Times New Roman" w:cs="Calibri"/>
                <w:sz w:val="22"/>
                <w:szCs w:val="22"/>
                <w:lang w:val="en-GB" w:eastAsia="en-GB"/>
              </w:rPr>
            </w:pPr>
            <w:r w:rsidRPr="006E7146">
              <w:rPr>
                <w:rFonts w:eastAsia="Times New Roman" w:cs="Calibri"/>
                <w:sz w:val="22"/>
                <w:szCs w:val="22"/>
                <w:lang w:val="en-GB" w:eastAsia="en-GB"/>
              </w:rPr>
              <w:t>0.610</w:t>
            </w:r>
          </w:p>
        </w:tc>
      </w:tr>
    </w:tbl>
    <w:p w14:paraId="7B78CD83" w14:textId="77777777" w:rsidR="00C71356" w:rsidRPr="006E7146" w:rsidRDefault="00A61E5A" w:rsidP="00B34F75">
      <w:pPr>
        <w:ind w:left="-567" w:right="-631"/>
        <w:jc w:val="both"/>
      </w:pPr>
      <w:r w:rsidRPr="006E7146">
        <w:br w:type="page"/>
      </w:r>
    </w:p>
    <w:p w14:paraId="73619FC3" w14:textId="37A62226" w:rsidR="00A61E5A" w:rsidRPr="006E7146" w:rsidRDefault="00A61E5A" w:rsidP="00B34F75">
      <w:pPr>
        <w:ind w:left="-567" w:right="-631"/>
        <w:jc w:val="both"/>
      </w:pPr>
    </w:p>
    <w:p w14:paraId="19647E24" w14:textId="77777777" w:rsidR="00DC7D41" w:rsidRPr="006E7146" w:rsidRDefault="00DC7D41" w:rsidP="00DC7D41">
      <w:pPr>
        <w:pStyle w:val="paragraph"/>
        <w:ind w:right="-645"/>
        <w:jc w:val="both"/>
        <w:textAlignment w:val="baseline"/>
        <w:rPr>
          <w:lang w:val="en-US"/>
        </w:rPr>
      </w:pPr>
      <w:r w:rsidRPr="006E7146">
        <w:rPr>
          <w:rStyle w:val="normaltextrun1"/>
          <w:rFonts w:ascii="Cambria" w:hAnsi="Cambria"/>
          <w:b/>
          <w:bCs/>
          <w:lang w:val="en-US"/>
        </w:rPr>
        <w:t>Figure legends</w:t>
      </w:r>
      <w:r w:rsidRPr="006E7146">
        <w:rPr>
          <w:rStyle w:val="eop"/>
          <w:rFonts w:ascii="Cambria" w:hAnsi="Cambria"/>
          <w:lang w:val="en-US"/>
        </w:rPr>
        <w:t> </w:t>
      </w:r>
    </w:p>
    <w:p w14:paraId="3F47FC73" w14:textId="77777777" w:rsidR="00DC7D41" w:rsidRPr="006E7146" w:rsidRDefault="00DC7D41" w:rsidP="004640AA">
      <w:pPr>
        <w:pStyle w:val="paragraph"/>
        <w:spacing w:line="480" w:lineRule="auto"/>
        <w:ind w:left="-570" w:right="-645"/>
        <w:jc w:val="both"/>
        <w:textAlignment w:val="baseline"/>
        <w:rPr>
          <w:lang w:val="en-US"/>
        </w:rPr>
      </w:pPr>
      <w:r w:rsidRPr="006E7146">
        <w:rPr>
          <w:rStyle w:val="eop"/>
          <w:rFonts w:ascii="Cambria" w:hAnsi="Cambria"/>
          <w:lang w:val="en-US"/>
        </w:rPr>
        <w:t> </w:t>
      </w:r>
    </w:p>
    <w:p w14:paraId="47ACABA8" w14:textId="77777777" w:rsidR="00DC7D41" w:rsidRPr="006E7146" w:rsidRDefault="00DC7D41" w:rsidP="004640AA">
      <w:pPr>
        <w:pStyle w:val="paragraph"/>
        <w:spacing w:line="480" w:lineRule="auto"/>
        <w:ind w:right="-645"/>
        <w:jc w:val="both"/>
        <w:textAlignment w:val="baseline"/>
        <w:rPr>
          <w:lang w:val="en-US"/>
        </w:rPr>
      </w:pPr>
      <w:r w:rsidRPr="006E7146">
        <w:rPr>
          <w:rStyle w:val="normaltextrun1"/>
          <w:rFonts w:ascii="Cambria" w:hAnsi="Cambria"/>
          <w:b/>
          <w:bCs/>
          <w:lang w:val="en-US"/>
        </w:rPr>
        <w:t>Figure 1</w:t>
      </w:r>
      <w:r w:rsidRPr="006E7146">
        <w:rPr>
          <w:rStyle w:val="normaltextrun1"/>
          <w:rFonts w:ascii="Cambria" w:hAnsi="Cambria"/>
          <w:lang w:val="en-US"/>
        </w:rPr>
        <w:t xml:space="preserve"> Simple, un-weighted regression lines showing association between maternal prenatal </w:t>
      </w:r>
      <w:proofErr w:type="spellStart"/>
      <w:r w:rsidRPr="006E7146">
        <w:rPr>
          <w:rStyle w:val="spellingerror"/>
          <w:rFonts w:ascii="Cambria" w:hAnsi="Cambria"/>
          <w:lang w:val="en-US"/>
        </w:rPr>
        <w:t>LogAUC</w:t>
      </w:r>
      <w:proofErr w:type="spellEnd"/>
      <w:r w:rsidRPr="006E7146">
        <w:rPr>
          <w:rStyle w:val="normaltextrun1"/>
          <w:rFonts w:ascii="Cambria" w:hAnsi="Cambria"/>
          <w:lang w:val="en-US"/>
        </w:rPr>
        <w:t xml:space="preserve"> cortisol and infant birth weight by gestational age for male and female infants</w:t>
      </w:r>
      <w:r w:rsidRPr="006E7146">
        <w:rPr>
          <w:rStyle w:val="eop"/>
          <w:rFonts w:ascii="Cambria" w:hAnsi="Cambria"/>
          <w:lang w:val="en-US"/>
        </w:rPr>
        <w:t> </w:t>
      </w:r>
    </w:p>
    <w:p w14:paraId="6DBB38FD" w14:textId="77777777" w:rsidR="00DC7D41" w:rsidRPr="006E7146" w:rsidRDefault="00DC7D41">
      <w:pPr>
        <w:rPr>
          <w:b/>
        </w:rPr>
      </w:pPr>
      <w:r w:rsidRPr="006E7146">
        <w:rPr>
          <w:b/>
        </w:rPr>
        <w:br w:type="page"/>
      </w:r>
    </w:p>
    <w:p w14:paraId="08FA22DE" w14:textId="5740D86A" w:rsidR="00D35520" w:rsidRPr="006E7146" w:rsidRDefault="00A61E5A" w:rsidP="00EA7E30">
      <w:pPr>
        <w:spacing w:line="480" w:lineRule="auto"/>
        <w:ind w:right="-631"/>
        <w:jc w:val="both"/>
        <w:rPr>
          <w:b/>
        </w:rPr>
      </w:pPr>
      <w:r w:rsidRPr="006E7146">
        <w:rPr>
          <w:b/>
        </w:rPr>
        <w:lastRenderedPageBreak/>
        <w:t>References</w:t>
      </w:r>
    </w:p>
    <w:p w14:paraId="47B196D0" w14:textId="77777777" w:rsidR="00ED67D4" w:rsidRPr="006E7146" w:rsidRDefault="00D35520" w:rsidP="00ED67D4">
      <w:pPr>
        <w:pStyle w:val="EndNoteBibliography"/>
        <w:rPr>
          <w:noProof/>
        </w:rPr>
      </w:pPr>
      <w:r w:rsidRPr="006E7146">
        <w:fldChar w:fldCharType="begin"/>
      </w:r>
      <w:r w:rsidRPr="006E7146">
        <w:instrText xml:space="preserve"> ADDIN EN.REFLIST </w:instrText>
      </w:r>
      <w:r w:rsidRPr="006E7146">
        <w:fldChar w:fldCharType="separate"/>
      </w:r>
      <w:r w:rsidR="00ED67D4" w:rsidRPr="006E7146">
        <w:rPr>
          <w:noProof/>
        </w:rPr>
        <w:t>1.</w:t>
      </w:r>
      <w:r w:rsidR="00ED67D4" w:rsidRPr="006E7146">
        <w:rPr>
          <w:noProof/>
        </w:rPr>
        <w:tab/>
        <w:t xml:space="preserve">Barker DJ. In utero programming of chronic disease. </w:t>
      </w:r>
      <w:r w:rsidR="00ED67D4" w:rsidRPr="006E7146">
        <w:rPr>
          <w:i/>
          <w:noProof/>
        </w:rPr>
        <w:t>Clin Sci (Lond)</w:t>
      </w:r>
      <w:r w:rsidR="00ED67D4" w:rsidRPr="006E7146">
        <w:rPr>
          <w:noProof/>
        </w:rPr>
        <w:t xml:space="preserve"> 1998; </w:t>
      </w:r>
      <w:r w:rsidR="00ED67D4" w:rsidRPr="006E7146">
        <w:rPr>
          <w:b/>
          <w:noProof/>
        </w:rPr>
        <w:t>95</w:t>
      </w:r>
      <w:r w:rsidR="00ED67D4" w:rsidRPr="006E7146">
        <w:rPr>
          <w:noProof/>
        </w:rPr>
        <w:t>(2): 115-28.</w:t>
      </w:r>
    </w:p>
    <w:p w14:paraId="545528F5" w14:textId="77777777" w:rsidR="00ED67D4" w:rsidRPr="006E7146" w:rsidRDefault="00ED67D4" w:rsidP="00ED67D4">
      <w:pPr>
        <w:pStyle w:val="EndNoteBibliography"/>
        <w:rPr>
          <w:noProof/>
        </w:rPr>
      </w:pPr>
      <w:r w:rsidRPr="006E7146">
        <w:rPr>
          <w:noProof/>
        </w:rPr>
        <w:t>2.</w:t>
      </w:r>
      <w:r w:rsidRPr="006E7146">
        <w:rPr>
          <w:noProof/>
        </w:rPr>
        <w:tab/>
        <w:t xml:space="preserve">Barker DJ. Fetal origins of cardiovascular disease. </w:t>
      </w:r>
      <w:r w:rsidRPr="006E7146">
        <w:rPr>
          <w:i/>
          <w:noProof/>
        </w:rPr>
        <w:t>Ann Med</w:t>
      </w:r>
      <w:r w:rsidRPr="006E7146">
        <w:rPr>
          <w:noProof/>
        </w:rPr>
        <w:t xml:space="preserve"> 1999; </w:t>
      </w:r>
      <w:r w:rsidRPr="006E7146">
        <w:rPr>
          <w:b/>
          <w:noProof/>
        </w:rPr>
        <w:t>31 Suppl 1</w:t>
      </w:r>
      <w:r w:rsidRPr="006E7146">
        <w:rPr>
          <w:noProof/>
        </w:rPr>
        <w:t>: 3-6.</w:t>
      </w:r>
    </w:p>
    <w:p w14:paraId="5655ED42" w14:textId="77777777" w:rsidR="00ED67D4" w:rsidRPr="006E7146" w:rsidRDefault="00ED67D4" w:rsidP="00ED67D4">
      <w:pPr>
        <w:pStyle w:val="EndNoteBibliography"/>
        <w:rPr>
          <w:noProof/>
        </w:rPr>
      </w:pPr>
      <w:r w:rsidRPr="006E7146">
        <w:rPr>
          <w:noProof/>
        </w:rPr>
        <w:t>3.</w:t>
      </w:r>
      <w:r w:rsidRPr="006E7146">
        <w:rPr>
          <w:noProof/>
        </w:rPr>
        <w:tab/>
        <w:t xml:space="preserve">O'Donnell KJ, Meaney MJ. Fetal Origins of Mental Health: The Developmental Origins of Health and Disease Hypothesis. </w:t>
      </w:r>
      <w:r w:rsidRPr="006E7146">
        <w:rPr>
          <w:i/>
          <w:noProof/>
        </w:rPr>
        <w:t>Am J Psychiatry</w:t>
      </w:r>
      <w:r w:rsidRPr="006E7146">
        <w:rPr>
          <w:noProof/>
        </w:rPr>
        <w:t xml:space="preserve"> 2017; </w:t>
      </w:r>
      <w:r w:rsidRPr="006E7146">
        <w:rPr>
          <w:b/>
          <w:noProof/>
        </w:rPr>
        <w:t>174</w:t>
      </w:r>
      <w:r w:rsidRPr="006E7146">
        <w:rPr>
          <w:noProof/>
        </w:rPr>
        <w:t>(4): 319-28.</w:t>
      </w:r>
    </w:p>
    <w:p w14:paraId="5DE18DA0" w14:textId="77777777" w:rsidR="00ED67D4" w:rsidRPr="006E7146" w:rsidRDefault="00ED67D4" w:rsidP="00ED67D4">
      <w:pPr>
        <w:pStyle w:val="EndNoteBibliography"/>
        <w:rPr>
          <w:noProof/>
        </w:rPr>
      </w:pPr>
      <w:r w:rsidRPr="006E7146">
        <w:rPr>
          <w:noProof/>
        </w:rPr>
        <w:t>4.</w:t>
      </w:r>
      <w:r w:rsidRPr="006E7146">
        <w:rPr>
          <w:noProof/>
        </w:rPr>
        <w:tab/>
        <w:t xml:space="preserve">Breslau N. Psychiatric sequelae of low birth weight. </w:t>
      </w:r>
      <w:r w:rsidRPr="006E7146">
        <w:rPr>
          <w:i/>
          <w:noProof/>
        </w:rPr>
        <w:t>Epidemiol Rev</w:t>
      </w:r>
      <w:r w:rsidRPr="006E7146">
        <w:rPr>
          <w:noProof/>
        </w:rPr>
        <w:t xml:space="preserve"> 1995; </w:t>
      </w:r>
      <w:r w:rsidRPr="006E7146">
        <w:rPr>
          <w:b/>
          <w:noProof/>
        </w:rPr>
        <w:t>17</w:t>
      </w:r>
      <w:r w:rsidRPr="006E7146">
        <w:rPr>
          <w:noProof/>
        </w:rPr>
        <w:t>(1): 96-106.</w:t>
      </w:r>
    </w:p>
    <w:p w14:paraId="540E8902" w14:textId="77777777" w:rsidR="00ED67D4" w:rsidRPr="006E7146" w:rsidRDefault="00ED67D4" w:rsidP="00ED67D4">
      <w:pPr>
        <w:pStyle w:val="EndNoteBibliography"/>
        <w:rPr>
          <w:noProof/>
        </w:rPr>
      </w:pPr>
      <w:r w:rsidRPr="006E7146">
        <w:rPr>
          <w:noProof/>
        </w:rPr>
        <w:t>5.</w:t>
      </w:r>
      <w:r w:rsidRPr="006E7146">
        <w:rPr>
          <w:noProof/>
        </w:rPr>
        <w:tab/>
        <w:t xml:space="preserve">Sucksdorff M, Lehtonen L, Chudal R, et al. Preterm Birth and Poor Fetal Growth as Risk Factors of Attention-Deficit/ Hyperactivity Disorder. </w:t>
      </w:r>
      <w:r w:rsidRPr="006E7146">
        <w:rPr>
          <w:i/>
          <w:noProof/>
        </w:rPr>
        <w:t>Pediatrics</w:t>
      </w:r>
      <w:r w:rsidRPr="006E7146">
        <w:rPr>
          <w:noProof/>
        </w:rPr>
        <w:t xml:space="preserve"> 2015; </w:t>
      </w:r>
      <w:r w:rsidRPr="006E7146">
        <w:rPr>
          <w:b/>
          <w:noProof/>
        </w:rPr>
        <w:t>136</w:t>
      </w:r>
      <w:r w:rsidRPr="006E7146">
        <w:rPr>
          <w:noProof/>
        </w:rPr>
        <w:t>(3): e599-608.</w:t>
      </w:r>
    </w:p>
    <w:p w14:paraId="653179B3" w14:textId="77777777" w:rsidR="00ED67D4" w:rsidRPr="006E7146" w:rsidRDefault="00ED67D4" w:rsidP="00ED67D4">
      <w:pPr>
        <w:pStyle w:val="EndNoteBibliography"/>
        <w:rPr>
          <w:noProof/>
        </w:rPr>
      </w:pPr>
      <w:r w:rsidRPr="006E7146">
        <w:rPr>
          <w:noProof/>
        </w:rPr>
        <w:t>6.</w:t>
      </w:r>
      <w:r w:rsidRPr="006E7146">
        <w:rPr>
          <w:noProof/>
        </w:rPr>
        <w:tab/>
        <w:t xml:space="preserve">Thomas K, Harrison G, Zammit S, et al. Association of measures of fetal and childhood growth with non-clinical psychotic symptoms in 12-year-olds: the ALSPAC cohort. </w:t>
      </w:r>
      <w:r w:rsidRPr="006E7146">
        <w:rPr>
          <w:i/>
          <w:noProof/>
        </w:rPr>
        <w:t>Br J Psychiatry</w:t>
      </w:r>
      <w:r w:rsidRPr="006E7146">
        <w:rPr>
          <w:noProof/>
        </w:rPr>
        <w:t xml:space="preserve"> 2009; </w:t>
      </w:r>
      <w:r w:rsidRPr="006E7146">
        <w:rPr>
          <w:b/>
          <w:noProof/>
        </w:rPr>
        <w:t>194</w:t>
      </w:r>
      <w:r w:rsidRPr="006E7146">
        <w:rPr>
          <w:noProof/>
        </w:rPr>
        <w:t>(6): 521-6.</w:t>
      </w:r>
    </w:p>
    <w:p w14:paraId="21040884" w14:textId="77777777" w:rsidR="00ED67D4" w:rsidRPr="006E7146" w:rsidRDefault="00ED67D4" w:rsidP="00ED67D4">
      <w:pPr>
        <w:pStyle w:val="EndNoteBibliography"/>
        <w:rPr>
          <w:noProof/>
        </w:rPr>
      </w:pPr>
      <w:r w:rsidRPr="006E7146">
        <w:rPr>
          <w:noProof/>
        </w:rPr>
        <w:t>7.</w:t>
      </w:r>
      <w:r w:rsidRPr="006E7146">
        <w:rPr>
          <w:noProof/>
        </w:rPr>
        <w:tab/>
        <w:t xml:space="preserve">Abel KM, Wicks S, Susser ES, et al. Birth weight, schizophrenia, and adult mental disorder: is risk confined to the smallest babies? </w:t>
      </w:r>
      <w:r w:rsidRPr="006E7146">
        <w:rPr>
          <w:i/>
          <w:noProof/>
        </w:rPr>
        <w:t>Arch Gen Psychiatry</w:t>
      </w:r>
      <w:r w:rsidRPr="006E7146">
        <w:rPr>
          <w:noProof/>
        </w:rPr>
        <w:t xml:space="preserve"> 2010; </w:t>
      </w:r>
      <w:r w:rsidRPr="006E7146">
        <w:rPr>
          <w:b/>
          <w:noProof/>
        </w:rPr>
        <w:t>67</w:t>
      </w:r>
      <w:r w:rsidRPr="006E7146">
        <w:rPr>
          <w:noProof/>
        </w:rPr>
        <w:t>(9): 923-30.</w:t>
      </w:r>
    </w:p>
    <w:p w14:paraId="70A53E13" w14:textId="77777777" w:rsidR="00ED67D4" w:rsidRPr="006E7146" w:rsidRDefault="00ED67D4" w:rsidP="00ED67D4">
      <w:pPr>
        <w:pStyle w:val="EndNoteBibliography"/>
        <w:rPr>
          <w:noProof/>
        </w:rPr>
      </w:pPr>
      <w:r w:rsidRPr="006E7146">
        <w:rPr>
          <w:noProof/>
        </w:rPr>
        <w:t>8.</w:t>
      </w:r>
      <w:r w:rsidRPr="006E7146">
        <w:rPr>
          <w:noProof/>
        </w:rPr>
        <w:tab/>
        <w:t xml:space="preserve">Wiles NJ, Peters TJ, Leon DA, Lewis G. Birth weight and psychological distress at age 45-51 years: results from the Aberdeen Children of the 1950s cohort study. </w:t>
      </w:r>
      <w:r w:rsidRPr="006E7146">
        <w:rPr>
          <w:i/>
          <w:noProof/>
        </w:rPr>
        <w:t>Br J Psychiatry</w:t>
      </w:r>
      <w:r w:rsidRPr="006E7146">
        <w:rPr>
          <w:noProof/>
        </w:rPr>
        <w:t xml:space="preserve"> 2005; </w:t>
      </w:r>
      <w:r w:rsidRPr="006E7146">
        <w:rPr>
          <w:b/>
          <w:noProof/>
        </w:rPr>
        <w:t>187</w:t>
      </w:r>
      <w:r w:rsidRPr="006E7146">
        <w:rPr>
          <w:noProof/>
        </w:rPr>
        <w:t>: 21-8.</w:t>
      </w:r>
    </w:p>
    <w:p w14:paraId="50066C09" w14:textId="77777777" w:rsidR="00ED67D4" w:rsidRPr="006E7146" w:rsidRDefault="00ED67D4" w:rsidP="00ED67D4">
      <w:pPr>
        <w:pStyle w:val="EndNoteBibliography"/>
        <w:rPr>
          <w:noProof/>
        </w:rPr>
      </w:pPr>
      <w:r w:rsidRPr="006E7146">
        <w:rPr>
          <w:noProof/>
        </w:rPr>
        <w:t>9.</w:t>
      </w:r>
      <w:r w:rsidRPr="006E7146">
        <w:rPr>
          <w:noProof/>
        </w:rPr>
        <w:tab/>
        <w:t xml:space="preserve">Mallen C, Mottram S, Thomas E. Birth factors and common mental health problems in young adults: a population-based study in North Staffordshire. </w:t>
      </w:r>
      <w:r w:rsidRPr="006E7146">
        <w:rPr>
          <w:i/>
          <w:noProof/>
        </w:rPr>
        <w:t>Soc Psychiatry Psychiatr Epidemiol</w:t>
      </w:r>
      <w:r w:rsidRPr="006E7146">
        <w:rPr>
          <w:noProof/>
        </w:rPr>
        <w:t xml:space="preserve"> 2008; </w:t>
      </w:r>
      <w:r w:rsidRPr="006E7146">
        <w:rPr>
          <w:b/>
          <w:noProof/>
        </w:rPr>
        <w:t>43</w:t>
      </w:r>
      <w:r w:rsidRPr="006E7146">
        <w:rPr>
          <w:noProof/>
        </w:rPr>
        <w:t>(4): 325-30.</w:t>
      </w:r>
    </w:p>
    <w:p w14:paraId="0B66554C" w14:textId="77777777" w:rsidR="00ED67D4" w:rsidRPr="006E7146" w:rsidRDefault="00ED67D4" w:rsidP="00ED67D4">
      <w:pPr>
        <w:pStyle w:val="EndNoteBibliography"/>
        <w:rPr>
          <w:noProof/>
        </w:rPr>
      </w:pPr>
      <w:r w:rsidRPr="006E7146">
        <w:rPr>
          <w:noProof/>
        </w:rPr>
        <w:t>10.</w:t>
      </w:r>
      <w:r w:rsidRPr="006E7146">
        <w:rPr>
          <w:noProof/>
        </w:rPr>
        <w:tab/>
        <w:t xml:space="preserve">Raikkonen K, Pesonen AK, Roseboom TJ, Eriksson JG. Early determinants of mental health. </w:t>
      </w:r>
      <w:r w:rsidRPr="006E7146">
        <w:rPr>
          <w:i/>
          <w:noProof/>
        </w:rPr>
        <w:t>Best Pract Res Clin Endocrinol Metab</w:t>
      </w:r>
      <w:r w:rsidRPr="006E7146">
        <w:rPr>
          <w:noProof/>
        </w:rPr>
        <w:t xml:space="preserve"> 2012; </w:t>
      </w:r>
      <w:r w:rsidRPr="006E7146">
        <w:rPr>
          <w:b/>
          <w:noProof/>
        </w:rPr>
        <w:t>26</w:t>
      </w:r>
      <w:r w:rsidRPr="006E7146">
        <w:rPr>
          <w:noProof/>
        </w:rPr>
        <w:t>(5): 599-611.</w:t>
      </w:r>
    </w:p>
    <w:p w14:paraId="19489C5E" w14:textId="77777777" w:rsidR="00ED67D4" w:rsidRPr="006E7146" w:rsidRDefault="00ED67D4" w:rsidP="00ED67D4">
      <w:pPr>
        <w:pStyle w:val="EndNoteBibliography"/>
        <w:rPr>
          <w:noProof/>
        </w:rPr>
      </w:pPr>
      <w:r w:rsidRPr="006E7146">
        <w:rPr>
          <w:noProof/>
        </w:rPr>
        <w:t>11.</w:t>
      </w:r>
      <w:r w:rsidRPr="006E7146">
        <w:rPr>
          <w:noProof/>
        </w:rPr>
        <w:tab/>
        <w:t xml:space="preserve">Berle JO, Mykletun A, Daltveit AK, Rasmussen S, Dahl AA. Outcomes in adulthood for children with foetal growth retardation. A linkage study from the Nord-Trondelag Health Study (HUNT) and the Medical Birth Registry of Norway. </w:t>
      </w:r>
      <w:r w:rsidRPr="006E7146">
        <w:rPr>
          <w:i/>
          <w:noProof/>
        </w:rPr>
        <w:t>Acta Psychiatr Scand</w:t>
      </w:r>
      <w:r w:rsidRPr="006E7146">
        <w:rPr>
          <w:noProof/>
        </w:rPr>
        <w:t xml:space="preserve"> 2006; </w:t>
      </w:r>
      <w:r w:rsidRPr="006E7146">
        <w:rPr>
          <w:b/>
          <w:noProof/>
        </w:rPr>
        <w:t>113</w:t>
      </w:r>
      <w:r w:rsidRPr="006E7146">
        <w:rPr>
          <w:noProof/>
        </w:rPr>
        <w:t>(6): 501-9.</w:t>
      </w:r>
    </w:p>
    <w:p w14:paraId="472949B1" w14:textId="77777777" w:rsidR="00ED67D4" w:rsidRPr="006E7146" w:rsidRDefault="00ED67D4" w:rsidP="00ED67D4">
      <w:pPr>
        <w:pStyle w:val="EndNoteBibliography"/>
        <w:rPr>
          <w:noProof/>
        </w:rPr>
      </w:pPr>
      <w:r w:rsidRPr="006E7146">
        <w:rPr>
          <w:noProof/>
        </w:rPr>
        <w:t>12.</w:t>
      </w:r>
      <w:r w:rsidRPr="006E7146">
        <w:rPr>
          <w:noProof/>
        </w:rPr>
        <w:tab/>
        <w:t xml:space="preserve">Herva A, Pouta A, Hakko H, Laksy K, Joukamaa M, Veijola J. Birth measures and depression at age 31 years: the Northern Finland 1966 Birth Cohort Study. </w:t>
      </w:r>
      <w:r w:rsidRPr="006E7146">
        <w:rPr>
          <w:i/>
          <w:noProof/>
        </w:rPr>
        <w:t>Psychiatry Res</w:t>
      </w:r>
      <w:r w:rsidRPr="006E7146">
        <w:rPr>
          <w:noProof/>
        </w:rPr>
        <w:t xml:space="preserve"> 2008; </w:t>
      </w:r>
      <w:r w:rsidRPr="006E7146">
        <w:rPr>
          <w:b/>
          <w:noProof/>
        </w:rPr>
        <w:t>160</w:t>
      </w:r>
      <w:r w:rsidRPr="006E7146">
        <w:rPr>
          <w:noProof/>
        </w:rPr>
        <w:t>(3): 263-70.</w:t>
      </w:r>
    </w:p>
    <w:p w14:paraId="6E2EE72D" w14:textId="77777777" w:rsidR="00ED67D4" w:rsidRPr="006E7146" w:rsidRDefault="00ED67D4" w:rsidP="00ED67D4">
      <w:pPr>
        <w:pStyle w:val="EndNoteBibliography"/>
        <w:rPr>
          <w:noProof/>
        </w:rPr>
      </w:pPr>
      <w:r w:rsidRPr="006E7146">
        <w:rPr>
          <w:noProof/>
        </w:rPr>
        <w:t>13.</w:t>
      </w:r>
      <w:r w:rsidRPr="006E7146">
        <w:rPr>
          <w:noProof/>
        </w:rPr>
        <w:tab/>
        <w:t xml:space="preserve">Vasiliadis HM, Gilman SE, Buka SL. Fetal growth restriction and the development of major depression. </w:t>
      </w:r>
      <w:r w:rsidRPr="006E7146">
        <w:rPr>
          <w:i/>
          <w:noProof/>
        </w:rPr>
        <w:t>Acta Psychiatr Scand</w:t>
      </w:r>
      <w:r w:rsidRPr="006E7146">
        <w:rPr>
          <w:noProof/>
        </w:rPr>
        <w:t xml:space="preserve"> 2008; </w:t>
      </w:r>
      <w:r w:rsidRPr="006E7146">
        <w:rPr>
          <w:b/>
          <w:noProof/>
        </w:rPr>
        <w:t>117</w:t>
      </w:r>
      <w:r w:rsidRPr="006E7146">
        <w:rPr>
          <w:noProof/>
        </w:rPr>
        <w:t>(4): 306-12.</w:t>
      </w:r>
    </w:p>
    <w:p w14:paraId="3723296D" w14:textId="77777777" w:rsidR="00ED67D4" w:rsidRPr="006E7146" w:rsidRDefault="00ED67D4" w:rsidP="00ED67D4">
      <w:pPr>
        <w:pStyle w:val="EndNoteBibliography"/>
        <w:rPr>
          <w:noProof/>
        </w:rPr>
      </w:pPr>
      <w:r w:rsidRPr="006E7146">
        <w:rPr>
          <w:noProof/>
        </w:rPr>
        <w:t>14.</w:t>
      </w:r>
      <w:r w:rsidRPr="006E7146">
        <w:rPr>
          <w:noProof/>
        </w:rPr>
        <w:tab/>
        <w:t xml:space="preserve">Wojcik W, Lee W, Colman I, Hardy R, Hotopf M. Foetal origins of depression? A systematic review and meta-analysis of low birth weight and later depression. </w:t>
      </w:r>
      <w:r w:rsidRPr="006E7146">
        <w:rPr>
          <w:i/>
          <w:noProof/>
        </w:rPr>
        <w:t>Psychol Med</w:t>
      </w:r>
      <w:r w:rsidRPr="006E7146">
        <w:rPr>
          <w:noProof/>
        </w:rPr>
        <w:t xml:space="preserve"> 2013; </w:t>
      </w:r>
      <w:r w:rsidRPr="006E7146">
        <w:rPr>
          <w:b/>
          <w:noProof/>
        </w:rPr>
        <w:t>43</w:t>
      </w:r>
      <w:r w:rsidRPr="006E7146">
        <w:rPr>
          <w:noProof/>
        </w:rPr>
        <w:t>(1): 1-12.</w:t>
      </w:r>
    </w:p>
    <w:p w14:paraId="21D98F9E" w14:textId="77777777" w:rsidR="00ED67D4" w:rsidRPr="006E7146" w:rsidRDefault="00ED67D4" w:rsidP="00ED67D4">
      <w:pPr>
        <w:pStyle w:val="EndNoteBibliography"/>
        <w:rPr>
          <w:noProof/>
        </w:rPr>
      </w:pPr>
      <w:r w:rsidRPr="006E7146">
        <w:rPr>
          <w:noProof/>
        </w:rPr>
        <w:t>15.</w:t>
      </w:r>
      <w:r w:rsidRPr="006E7146">
        <w:rPr>
          <w:noProof/>
        </w:rPr>
        <w:tab/>
        <w:t xml:space="preserve">Costello EJ, Worthman C, Erkanli A, Angold A. Prediction from low birth weight to female adolescent depression: a test of competing hypotheses. </w:t>
      </w:r>
      <w:r w:rsidRPr="006E7146">
        <w:rPr>
          <w:i/>
          <w:noProof/>
        </w:rPr>
        <w:t>Arch Gen Psychiatry</w:t>
      </w:r>
      <w:r w:rsidRPr="006E7146">
        <w:rPr>
          <w:noProof/>
        </w:rPr>
        <w:t xml:space="preserve"> 2007; </w:t>
      </w:r>
      <w:r w:rsidRPr="006E7146">
        <w:rPr>
          <w:b/>
          <w:noProof/>
        </w:rPr>
        <w:t>64</w:t>
      </w:r>
      <w:r w:rsidRPr="006E7146">
        <w:rPr>
          <w:noProof/>
        </w:rPr>
        <w:t>(3): 338-44.</w:t>
      </w:r>
    </w:p>
    <w:p w14:paraId="5686F633" w14:textId="77777777" w:rsidR="00ED67D4" w:rsidRPr="006E7146" w:rsidRDefault="00ED67D4" w:rsidP="00ED67D4">
      <w:pPr>
        <w:pStyle w:val="EndNoteBibliography"/>
        <w:rPr>
          <w:noProof/>
        </w:rPr>
      </w:pPr>
      <w:r w:rsidRPr="006E7146">
        <w:rPr>
          <w:noProof/>
        </w:rPr>
        <w:t>16.</w:t>
      </w:r>
      <w:r w:rsidRPr="006E7146">
        <w:rPr>
          <w:noProof/>
        </w:rPr>
        <w:tab/>
        <w:t xml:space="preserve">Van Lieshout RJ, Boylan K. Increased depressive symptoms in female but not male adolescents born at low birth weight in the offspring of a national cohort. </w:t>
      </w:r>
      <w:r w:rsidRPr="006E7146">
        <w:rPr>
          <w:i/>
          <w:noProof/>
        </w:rPr>
        <w:t>Can J Psychiatry</w:t>
      </w:r>
      <w:r w:rsidRPr="006E7146">
        <w:rPr>
          <w:noProof/>
        </w:rPr>
        <w:t xml:space="preserve"> 2010; </w:t>
      </w:r>
      <w:r w:rsidRPr="006E7146">
        <w:rPr>
          <w:b/>
          <w:noProof/>
        </w:rPr>
        <w:t>55</w:t>
      </w:r>
      <w:r w:rsidRPr="006E7146">
        <w:rPr>
          <w:noProof/>
        </w:rPr>
        <w:t>(7): 422-30.</w:t>
      </w:r>
    </w:p>
    <w:p w14:paraId="42A86BD4" w14:textId="77777777" w:rsidR="00ED67D4" w:rsidRPr="006E7146" w:rsidRDefault="00ED67D4" w:rsidP="00ED67D4">
      <w:pPr>
        <w:pStyle w:val="EndNoteBibliography"/>
        <w:rPr>
          <w:noProof/>
        </w:rPr>
      </w:pPr>
      <w:r w:rsidRPr="006E7146">
        <w:rPr>
          <w:noProof/>
        </w:rPr>
        <w:t>17.</w:t>
      </w:r>
      <w:r w:rsidRPr="006E7146">
        <w:rPr>
          <w:noProof/>
        </w:rPr>
        <w:tab/>
        <w:t xml:space="preserve">Van den Bergh BR, Van Calster B, Smits T, Van Huffel S, Lagae L. Antenatal maternal anxiety is related to HPA-axis dysregulation and self-reported depressive symptoms in adolescence: a prospective study on the fetal origins of depressed mood. </w:t>
      </w:r>
      <w:r w:rsidRPr="006E7146">
        <w:rPr>
          <w:i/>
          <w:noProof/>
        </w:rPr>
        <w:t>Neuropsychopharmacology</w:t>
      </w:r>
      <w:r w:rsidRPr="006E7146">
        <w:rPr>
          <w:noProof/>
        </w:rPr>
        <w:t xml:space="preserve"> 2008; </w:t>
      </w:r>
      <w:r w:rsidRPr="006E7146">
        <w:rPr>
          <w:b/>
          <w:noProof/>
        </w:rPr>
        <w:t>33</w:t>
      </w:r>
      <w:r w:rsidRPr="006E7146">
        <w:rPr>
          <w:noProof/>
        </w:rPr>
        <w:t>(3): 536-45.</w:t>
      </w:r>
    </w:p>
    <w:p w14:paraId="42909F79" w14:textId="77777777" w:rsidR="00ED67D4" w:rsidRPr="006E7146" w:rsidRDefault="00ED67D4" w:rsidP="00ED67D4">
      <w:pPr>
        <w:pStyle w:val="EndNoteBibliography"/>
        <w:rPr>
          <w:noProof/>
        </w:rPr>
      </w:pPr>
      <w:r w:rsidRPr="006E7146">
        <w:rPr>
          <w:noProof/>
        </w:rPr>
        <w:lastRenderedPageBreak/>
        <w:t>18.</w:t>
      </w:r>
      <w:r w:rsidRPr="006E7146">
        <w:rPr>
          <w:noProof/>
        </w:rPr>
        <w:tab/>
        <w:t xml:space="preserve">Quarini C, Pearson RM, Stein A, Ramchandani PG, Lewis G, Evans J. Are female children more vulnerable to the long-term effects of maternal depression during pregnancy? </w:t>
      </w:r>
      <w:r w:rsidRPr="006E7146">
        <w:rPr>
          <w:i/>
          <w:noProof/>
        </w:rPr>
        <w:t>J Affect Disord</w:t>
      </w:r>
      <w:r w:rsidRPr="006E7146">
        <w:rPr>
          <w:noProof/>
        </w:rPr>
        <w:t xml:space="preserve"> 2016; </w:t>
      </w:r>
      <w:r w:rsidRPr="006E7146">
        <w:rPr>
          <w:b/>
          <w:noProof/>
        </w:rPr>
        <w:t>189</w:t>
      </w:r>
      <w:r w:rsidRPr="006E7146">
        <w:rPr>
          <w:noProof/>
        </w:rPr>
        <w:t>: 329-35.</w:t>
      </w:r>
    </w:p>
    <w:p w14:paraId="69094749" w14:textId="77777777" w:rsidR="00ED67D4" w:rsidRPr="006E7146" w:rsidRDefault="00ED67D4" w:rsidP="00ED67D4">
      <w:pPr>
        <w:pStyle w:val="EndNoteBibliography"/>
        <w:rPr>
          <w:noProof/>
        </w:rPr>
      </w:pPr>
      <w:r w:rsidRPr="006E7146">
        <w:rPr>
          <w:noProof/>
        </w:rPr>
        <w:t>19.</w:t>
      </w:r>
      <w:r w:rsidRPr="006E7146">
        <w:rPr>
          <w:noProof/>
        </w:rPr>
        <w:tab/>
        <w:t xml:space="preserve">Sandman CA, Glynn LM, Davis EP. Is there a viability-vulnerability tradeoff? Sex differences in fetal programming. </w:t>
      </w:r>
      <w:r w:rsidRPr="006E7146">
        <w:rPr>
          <w:i/>
          <w:noProof/>
        </w:rPr>
        <w:t>J Psychosom Res</w:t>
      </w:r>
      <w:r w:rsidRPr="006E7146">
        <w:rPr>
          <w:noProof/>
        </w:rPr>
        <w:t xml:space="preserve"> 2013; </w:t>
      </w:r>
      <w:r w:rsidRPr="006E7146">
        <w:rPr>
          <w:b/>
          <w:noProof/>
        </w:rPr>
        <w:t>75</w:t>
      </w:r>
      <w:r w:rsidRPr="006E7146">
        <w:rPr>
          <w:noProof/>
        </w:rPr>
        <w:t>(4): 327-35.</w:t>
      </w:r>
    </w:p>
    <w:p w14:paraId="0E6A6A40" w14:textId="77777777" w:rsidR="00ED67D4" w:rsidRPr="006E7146" w:rsidRDefault="00ED67D4" w:rsidP="00ED67D4">
      <w:pPr>
        <w:pStyle w:val="EndNoteBibliography"/>
        <w:rPr>
          <w:noProof/>
        </w:rPr>
      </w:pPr>
      <w:r w:rsidRPr="006E7146">
        <w:rPr>
          <w:noProof/>
        </w:rPr>
        <w:t>20.</w:t>
      </w:r>
      <w:r w:rsidRPr="006E7146">
        <w:rPr>
          <w:noProof/>
        </w:rPr>
        <w:tab/>
        <w:t xml:space="preserve">Buss C, Davis EP, Shahbaba B, Pruessner JC, Head K, Sandman CA. Maternal cortisol over the course of pregnancy and subsequent child amygdala and hippocampus volumes and affective problems. </w:t>
      </w:r>
      <w:r w:rsidRPr="006E7146">
        <w:rPr>
          <w:i/>
          <w:noProof/>
        </w:rPr>
        <w:t>Proc Natl Acad Sci U S A</w:t>
      </w:r>
      <w:r w:rsidRPr="006E7146">
        <w:rPr>
          <w:noProof/>
        </w:rPr>
        <w:t xml:space="preserve"> 2012; </w:t>
      </w:r>
      <w:r w:rsidRPr="006E7146">
        <w:rPr>
          <w:b/>
          <w:noProof/>
        </w:rPr>
        <w:t>109</w:t>
      </w:r>
      <w:r w:rsidRPr="006E7146">
        <w:rPr>
          <w:noProof/>
        </w:rPr>
        <w:t>(20): E1312-9.</w:t>
      </w:r>
    </w:p>
    <w:p w14:paraId="4323847D" w14:textId="77777777" w:rsidR="00ED67D4" w:rsidRPr="006E7146" w:rsidRDefault="00ED67D4" w:rsidP="00ED67D4">
      <w:pPr>
        <w:pStyle w:val="EndNoteBibliography"/>
        <w:rPr>
          <w:noProof/>
        </w:rPr>
      </w:pPr>
      <w:r w:rsidRPr="006E7146">
        <w:rPr>
          <w:noProof/>
        </w:rPr>
        <w:t>21.</w:t>
      </w:r>
      <w:r w:rsidRPr="006E7146">
        <w:rPr>
          <w:noProof/>
        </w:rPr>
        <w:tab/>
        <w:t xml:space="preserve">Tibu F, Hill J, Sharp H, Marshall K, Glover V, Pickles A. Evidence for sex differences in fetal programming of physiological stress reactivity in infancy. </w:t>
      </w:r>
      <w:r w:rsidRPr="006E7146">
        <w:rPr>
          <w:i/>
          <w:noProof/>
        </w:rPr>
        <w:t>Dev Psychopathol</w:t>
      </w:r>
      <w:r w:rsidRPr="006E7146">
        <w:rPr>
          <w:noProof/>
        </w:rPr>
        <w:t xml:space="preserve"> 2014; </w:t>
      </w:r>
      <w:r w:rsidRPr="006E7146">
        <w:rPr>
          <w:b/>
          <w:noProof/>
        </w:rPr>
        <w:t>26</w:t>
      </w:r>
      <w:r w:rsidRPr="006E7146">
        <w:rPr>
          <w:noProof/>
        </w:rPr>
        <w:t>(4 Pt 1): 879-88.</w:t>
      </w:r>
    </w:p>
    <w:p w14:paraId="122960BC" w14:textId="77777777" w:rsidR="00ED67D4" w:rsidRPr="006E7146" w:rsidRDefault="00ED67D4" w:rsidP="00ED67D4">
      <w:pPr>
        <w:pStyle w:val="EndNoteBibliography"/>
        <w:rPr>
          <w:noProof/>
        </w:rPr>
      </w:pPr>
      <w:r w:rsidRPr="006E7146">
        <w:rPr>
          <w:noProof/>
        </w:rPr>
        <w:t>22.</w:t>
      </w:r>
      <w:r w:rsidRPr="006E7146">
        <w:rPr>
          <w:noProof/>
        </w:rPr>
        <w:tab/>
        <w:t xml:space="preserve">Vidal-Ribas P, Pickles A, Tibu F, Sharp H, Hill J. Sex differences in the associations between vagal reactivity and oppositional defiant disorder symptoms. </w:t>
      </w:r>
      <w:r w:rsidRPr="006E7146">
        <w:rPr>
          <w:i/>
          <w:noProof/>
        </w:rPr>
        <w:t>J Child Psychol Psychiatry</w:t>
      </w:r>
      <w:r w:rsidRPr="006E7146">
        <w:rPr>
          <w:noProof/>
        </w:rPr>
        <w:t xml:space="preserve"> 2017.</w:t>
      </w:r>
    </w:p>
    <w:p w14:paraId="5B10EB96" w14:textId="77777777" w:rsidR="00ED67D4" w:rsidRPr="006E7146" w:rsidRDefault="00ED67D4" w:rsidP="00ED67D4">
      <w:pPr>
        <w:pStyle w:val="EndNoteBibliography"/>
        <w:rPr>
          <w:noProof/>
        </w:rPr>
      </w:pPr>
      <w:r w:rsidRPr="006E7146">
        <w:rPr>
          <w:noProof/>
        </w:rPr>
        <w:t>23.</w:t>
      </w:r>
      <w:r w:rsidRPr="006E7146">
        <w:rPr>
          <w:noProof/>
        </w:rPr>
        <w:tab/>
        <w:t xml:space="preserve">Vidal-Ribas P, Brotman MA, Valdivieso I, Leibenluft E, Stringaris A. The Status of Irritability in Psychiatry: A Conceptual and Quantitative Review. </w:t>
      </w:r>
      <w:r w:rsidRPr="006E7146">
        <w:rPr>
          <w:i/>
          <w:noProof/>
        </w:rPr>
        <w:t>J Am Acad Child Adolesc Psychiatry</w:t>
      </w:r>
      <w:r w:rsidRPr="006E7146">
        <w:rPr>
          <w:noProof/>
        </w:rPr>
        <w:t xml:space="preserve"> 2016; </w:t>
      </w:r>
      <w:r w:rsidRPr="006E7146">
        <w:rPr>
          <w:b/>
          <w:noProof/>
        </w:rPr>
        <w:t>55</w:t>
      </w:r>
      <w:r w:rsidRPr="006E7146">
        <w:rPr>
          <w:noProof/>
        </w:rPr>
        <w:t>(7): 556-70.</w:t>
      </w:r>
    </w:p>
    <w:p w14:paraId="1DD17FB5" w14:textId="77777777" w:rsidR="00ED67D4" w:rsidRPr="006E7146" w:rsidRDefault="00ED67D4" w:rsidP="00ED67D4">
      <w:pPr>
        <w:pStyle w:val="EndNoteBibliography"/>
        <w:rPr>
          <w:noProof/>
        </w:rPr>
      </w:pPr>
      <w:r w:rsidRPr="006E7146">
        <w:rPr>
          <w:noProof/>
        </w:rPr>
        <w:t>24.</w:t>
      </w:r>
      <w:r w:rsidRPr="006E7146">
        <w:rPr>
          <w:noProof/>
        </w:rPr>
        <w:tab/>
        <w:t xml:space="preserve">Rowe R, Maughan B, Pickles A, Costello EJ, Angold A. The relationship between DSM-IV oppositional defiant disorder and conduct disorder: findings from the Great Smoky Mountains Study. </w:t>
      </w:r>
      <w:r w:rsidRPr="006E7146">
        <w:rPr>
          <w:i/>
          <w:noProof/>
        </w:rPr>
        <w:t>J Child Psychol Psychiatry</w:t>
      </w:r>
      <w:r w:rsidRPr="006E7146">
        <w:rPr>
          <w:noProof/>
        </w:rPr>
        <w:t xml:space="preserve"> 2002; </w:t>
      </w:r>
      <w:r w:rsidRPr="006E7146">
        <w:rPr>
          <w:b/>
          <w:noProof/>
        </w:rPr>
        <w:t>43</w:t>
      </w:r>
      <w:r w:rsidRPr="006E7146">
        <w:rPr>
          <w:noProof/>
        </w:rPr>
        <w:t>(3): 365-73.</w:t>
      </w:r>
    </w:p>
    <w:p w14:paraId="22CD0F9F" w14:textId="77777777" w:rsidR="00ED67D4" w:rsidRPr="006E7146" w:rsidRDefault="00ED67D4" w:rsidP="00ED67D4">
      <w:pPr>
        <w:pStyle w:val="EndNoteBibliography"/>
        <w:rPr>
          <w:noProof/>
        </w:rPr>
      </w:pPr>
      <w:r w:rsidRPr="006E7146">
        <w:rPr>
          <w:noProof/>
        </w:rPr>
        <w:t>25.</w:t>
      </w:r>
      <w:r w:rsidRPr="006E7146">
        <w:rPr>
          <w:noProof/>
        </w:rPr>
        <w:tab/>
        <w:t xml:space="preserve">Seckl JR. Glucocorticoids, developmental 'programming' and the risk of affective dysfunction. </w:t>
      </w:r>
      <w:r w:rsidRPr="006E7146">
        <w:rPr>
          <w:i/>
          <w:noProof/>
        </w:rPr>
        <w:t>Prog Brain Res</w:t>
      </w:r>
      <w:r w:rsidRPr="006E7146">
        <w:rPr>
          <w:noProof/>
        </w:rPr>
        <w:t xml:space="preserve"> 2008; </w:t>
      </w:r>
      <w:r w:rsidRPr="006E7146">
        <w:rPr>
          <w:b/>
          <w:noProof/>
        </w:rPr>
        <w:t>167</w:t>
      </w:r>
      <w:r w:rsidRPr="006E7146">
        <w:rPr>
          <w:noProof/>
        </w:rPr>
        <w:t>: 17-34.</w:t>
      </w:r>
    </w:p>
    <w:p w14:paraId="4EC02211" w14:textId="77777777" w:rsidR="00ED67D4" w:rsidRPr="006E7146" w:rsidRDefault="00ED67D4" w:rsidP="00ED67D4">
      <w:pPr>
        <w:pStyle w:val="EndNoteBibliography"/>
        <w:rPr>
          <w:noProof/>
        </w:rPr>
      </w:pPr>
      <w:r w:rsidRPr="006E7146">
        <w:rPr>
          <w:noProof/>
        </w:rPr>
        <w:t>26.</w:t>
      </w:r>
      <w:r w:rsidRPr="006E7146">
        <w:rPr>
          <w:noProof/>
        </w:rPr>
        <w:tab/>
        <w:t xml:space="preserve">Braithwaite EC, Pickles A, Sharp H, et al. Maternal prenatal cortisol predicts infant negative emotionality in a sex-dependent manner. </w:t>
      </w:r>
      <w:r w:rsidRPr="006E7146">
        <w:rPr>
          <w:i/>
          <w:noProof/>
        </w:rPr>
        <w:t>Physiol Behav</w:t>
      </w:r>
      <w:r w:rsidRPr="006E7146">
        <w:rPr>
          <w:noProof/>
        </w:rPr>
        <w:t xml:space="preserve"> 2017; </w:t>
      </w:r>
      <w:r w:rsidRPr="006E7146">
        <w:rPr>
          <w:b/>
          <w:noProof/>
        </w:rPr>
        <w:t>175</w:t>
      </w:r>
      <w:r w:rsidRPr="006E7146">
        <w:rPr>
          <w:noProof/>
        </w:rPr>
        <w:t>: 31-6.</w:t>
      </w:r>
    </w:p>
    <w:p w14:paraId="4A00CD3F" w14:textId="77777777" w:rsidR="00ED67D4" w:rsidRPr="006E7146" w:rsidRDefault="00ED67D4" w:rsidP="00ED67D4">
      <w:pPr>
        <w:pStyle w:val="EndNoteBibliography"/>
        <w:rPr>
          <w:noProof/>
        </w:rPr>
      </w:pPr>
      <w:r w:rsidRPr="006E7146">
        <w:rPr>
          <w:noProof/>
        </w:rPr>
        <w:t>27.</w:t>
      </w:r>
      <w:r w:rsidRPr="006E7146">
        <w:rPr>
          <w:noProof/>
        </w:rPr>
        <w:tab/>
        <w:t xml:space="preserve">Braithwaite EC, Murphy SE, Ramchandani PG, Hill J. Associations between biological markers of prenatal stress and infant negative emotionality are specific to sex. </w:t>
      </w:r>
      <w:r w:rsidRPr="006E7146">
        <w:rPr>
          <w:i/>
          <w:noProof/>
        </w:rPr>
        <w:t>Psychoneuroendocrinology</w:t>
      </w:r>
      <w:r w:rsidRPr="006E7146">
        <w:rPr>
          <w:noProof/>
        </w:rPr>
        <w:t xml:space="preserve"> 2017; </w:t>
      </w:r>
      <w:r w:rsidRPr="006E7146">
        <w:rPr>
          <w:b/>
          <w:noProof/>
        </w:rPr>
        <w:t>86</w:t>
      </w:r>
      <w:r w:rsidRPr="006E7146">
        <w:rPr>
          <w:noProof/>
        </w:rPr>
        <w:t>: 1-7.</w:t>
      </w:r>
    </w:p>
    <w:p w14:paraId="79AAC4F4" w14:textId="77777777" w:rsidR="00ED67D4" w:rsidRPr="006E7146" w:rsidRDefault="00ED67D4" w:rsidP="00ED67D4">
      <w:pPr>
        <w:pStyle w:val="EndNoteBibliography"/>
        <w:rPr>
          <w:noProof/>
        </w:rPr>
      </w:pPr>
      <w:r w:rsidRPr="006E7146">
        <w:rPr>
          <w:noProof/>
        </w:rPr>
        <w:t>28.</w:t>
      </w:r>
      <w:r w:rsidRPr="006E7146">
        <w:rPr>
          <w:noProof/>
        </w:rPr>
        <w:tab/>
        <w:t xml:space="preserve">Hinnant JB, El-Sheikh M. Codevelopment of externalizing and internalizing symptoms in middle to late childhood: sex, baseline respiratory sinus arrhythmia, and respiratory sinus arrhythmia reactivity as predictors. </w:t>
      </w:r>
      <w:r w:rsidRPr="006E7146">
        <w:rPr>
          <w:i/>
          <w:noProof/>
        </w:rPr>
        <w:t>Dev Psychopathol</w:t>
      </w:r>
      <w:r w:rsidRPr="006E7146">
        <w:rPr>
          <w:noProof/>
        </w:rPr>
        <w:t xml:space="preserve"> 2013; </w:t>
      </w:r>
      <w:r w:rsidRPr="006E7146">
        <w:rPr>
          <w:b/>
          <w:noProof/>
        </w:rPr>
        <w:t>25</w:t>
      </w:r>
      <w:r w:rsidRPr="006E7146">
        <w:rPr>
          <w:noProof/>
        </w:rPr>
        <w:t>(2): 419-36.</w:t>
      </w:r>
    </w:p>
    <w:p w14:paraId="259A3A86" w14:textId="77777777" w:rsidR="00ED67D4" w:rsidRPr="006E7146" w:rsidRDefault="00ED67D4" w:rsidP="00ED67D4">
      <w:pPr>
        <w:pStyle w:val="EndNoteBibliography"/>
        <w:rPr>
          <w:noProof/>
        </w:rPr>
      </w:pPr>
      <w:r w:rsidRPr="006E7146">
        <w:rPr>
          <w:noProof/>
        </w:rPr>
        <w:t>29.</w:t>
      </w:r>
      <w:r w:rsidRPr="006E7146">
        <w:rPr>
          <w:noProof/>
        </w:rPr>
        <w:tab/>
        <w:t xml:space="preserve">Morales S, Beekman C, Blandon AY, Stifter CA, Buss KA. Longitudinal associations between temperament and socioemotional outcomes in young children: the moderating role of RSA and gender. </w:t>
      </w:r>
      <w:r w:rsidRPr="006E7146">
        <w:rPr>
          <w:i/>
          <w:noProof/>
        </w:rPr>
        <w:t>Dev Psychobiol</w:t>
      </w:r>
      <w:r w:rsidRPr="006E7146">
        <w:rPr>
          <w:noProof/>
        </w:rPr>
        <w:t xml:space="preserve"> 2015; </w:t>
      </w:r>
      <w:r w:rsidRPr="006E7146">
        <w:rPr>
          <w:b/>
          <w:noProof/>
        </w:rPr>
        <w:t>57</w:t>
      </w:r>
      <w:r w:rsidRPr="006E7146">
        <w:rPr>
          <w:noProof/>
        </w:rPr>
        <w:t>(1): 105-19.</w:t>
      </w:r>
    </w:p>
    <w:p w14:paraId="5BDCFA30" w14:textId="77777777" w:rsidR="00ED67D4" w:rsidRPr="006E7146" w:rsidRDefault="00ED67D4" w:rsidP="00ED67D4">
      <w:pPr>
        <w:pStyle w:val="EndNoteBibliography"/>
        <w:rPr>
          <w:noProof/>
        </w:rPr>
      </w:pPr>
      <w:r w:rsidRPr="006E7146">
        <w:rPr>
          <w:noProof/>
        </w:rPr>
        <w:t>30.</w:t>
      </w:r>
      <w:r w:rsidRPr="006E7146">
        <w:rPr>
          <w:noProof/>
        </w:rPr>
        <w:tab/>
        <w:t xml:space="preserve">Marsman R, Swinkels SH, Rosmalen JG, Oldehinkel AJ, Ormel J, Buitelaar JK. HPA-axis activity and externalizing behavior problems in early adolescents from the general population: the role of comorbidity and gender The TRAILS study. </w:t>
      </w:r>
      <w:r w:rsidRPr="006E7146">
        <w:rPr>
          <w:i/>
          <w:noProof/>
        </w:rPr>
        <w:t>Psychoneuroendocrinology</w:t>
      </w:r>
      <w:r w:rsidRPr="006E7146">
        <w:rPr>
          <w:noProof/>
        </w:rPr>
        <w:t xml:space="preserve"> 2008; </w:t>
      </w:r>
      <w:r w:rsidRPr="006E7146">
        <w:rPr>
          <w:b/>
          <w:noProof/>
        </w:rPr>
        <w:t>33</w:t>
      </w:r>
      <w:r w:rsidRPr="006E7146">
        <w:rPr>
          <w:noProof/>
        </w:rPr>
        <w:t>(6): 789-98.</w:t>
      </w:r>
    </w:p>
    <w:p w14:paraId="39E80D01" w14:textId="77777777" w:rsidR="00ED67D4" w:rsidRPr="006E7146" w:rsidRDefault="00ED67D4" w:rsidP="00ED67D4">
      <w:pPr>
        <w:pStyle w:val="EndNoteBibliography"/>
        <w:rPr>
          <w:noProof/>
        </w:rPr>
      </w:pPr>
      <w:r w:rsidRPr="006E7146">
        <w:rPr>
          <w:noProof/>
        </w:rPr>
        <w:t>31.</w:t>
      </w:r>
      <w:r w:rsidRPr="006E7146">
        <w:rPr>
          <w:noProof/>
        </w:rPr>
        <w:tab/>
        <w:t xml:space="preserve">Dietrich A, Ormel J, Buitelaar JK, Verhulst FC, Hoekstra PJ, Hartman CA. Cortisol in the morning and dimensions of anxiety, depression, and aggression in children from a general population and clinic-referred cohort: An integrated analysis. The TRAILS study. </w:t>
      </w:r>
      <w:r w:rsidRPr="006E7146">
        <w:rPr>
          <w:i/>
          <w:noProof/>
        </w:rPr>
        <w:t>Psychoneuroendocrinology</w:t>
      </w:r>
      <w:r w:rsidRPr="006E7146">
        <w:rPr>
          <w:noProof/>
        </w:rPr>
        <w:t xml:space="preserve"> 2013; </w:t>
      </w:r>
      <w:r w:rsidRPr="006E7146">
        <w:rPr>
          <w:b/>
          <w:noProof/>
        </w:rPr>
        <w:t>38</w:t>
      </w:r>
      <w:r w:rsidRPr="006E7146">
        <w:rPr>
          <w:noProof/>
        </w:rPr>
        <w:t>(8): 1281-98.</w:t>
      </w:r>
    </w:p>
    <w:p w14:paraId="54716786" w14:textId="77777777" w:rsidR="00ED67D4" w:rsidRPr="006E7146" w:rsidRDefault="00ED67D4" w:rsidP="00ED67D4">
      <w:pPr>
        <w:pStyle w:val="EndNoteBibliography"/>
        <w:rPr>
          <w:noProof/>
        </w:rPr>
      </w:pPr>
      <w:r w:rsidRPr="006E7146">
        <w:rPr>
          <w:noProof/>
        </w:rPr>
        <w:t>32.</w:t>
      </w:r>
      <w:r w:rsidRPr="006E7146">
        <w:rPr>
          <w:noProof/>
        </w:rPr>
        <w:tab/>
        <w:t xml:space="preserve">Dorn LD, Kolko DJ, Susman EJ, et al. Salivary gonadal and adrenal hormone differences in boys and girls with and without disruptive behavior disorders: Contextual variants. </w:t>
      </w:r>
      <w:r w:rsidRPr="006E7146">
        <w:rPr>
          <w:i/>
          <w:noProof/>
        </w:rPr>
        <w:t>Biol Psychol</w:t>
      </w:r>
      <w:r w:rsidRPr="006E7146">
        <w:rPr>
          <w:noProof/>
        </w:rPr>
        <w:t xml:space="preserve"> 2009; </w:t>
      </w:r>
      <w:r w:rsidRPr="006E7146">
        <w:rPr>
          <w:b/>
          <w:noProof/>
        </w:rPr>
        <w:t>81</w:t>
      </w:r>
      <w:r w:rsidRPr="006E7146">
        <w:rPr>
          <w:noProof/>
        </w:rPr>
        <w:t>(1): 31-9.</w:t>
      </w:r>
    </w:p>
    <w:p w14:paraId="3F90BA68" w14:textId="77777777" w:rsidR="00ED67D4" w:rsidRPr="006E7146" w:rsidRDefault="00ED67D4" w:rsidP="00ED67D4">
      <w:pPr>
        <w:pStyle w:val="EndNoteBibliography"/>
        <w:rPr>
          <w:noProof/>
        </w:rPr>
      </w:pPr>
      <w:r w:rsidRPr="006E7146">
        <w:rPr>
          <w:noProof/>
        </w:rPr>
        <w:t>33.</w:t>
      </w:r>
      <w:r w:rsidRPr="006E7146">
        <w:rPr>
          <w:noProof/>
        </w:rPr>
        <w:tab/>
        <w:t xml:space="preserve">Sharp H, Pickles A, Meaney M, Marshall K, Tibu F, Hill J. Frequency of infant stroking reported by mothers moderates the effect of prenatal depression on infant behavioural and physiological outcomes. </w:t>
      </w:r>
      <w:r w:rsidRPr="006E7146">
        <w:rPr>
          <w:i/>
          <w:noProof/>
        </w:rPr>
        <w:t>PLoS One</w:t>
      </w:r>
      <w:r w:rsidRPr="006E7146">
        <w:rPr>
          <w:noProof/>
        </w:rPr>
        <w:t xml:space="preserve"> 2012; </w:t>
      </w:r>
      <w:r w:rsidRPr="006E7146">
        <w:rPr>
          <w:b/>
          <w:noProof/>
        </w:rPr>
        <w:t>7</w:t>
      </w:r>
      <w:r w:rsidRPr="006E7146">
        <w:rPr>
          <w:noProof/>
        </w:rPr>
        <w:t>(10): e45446.</w:t>
      </w:r>
    </w:p>
    <w:p w14:paraId="38914025" w14:textId="77777777" w:rsidR="00ED67D4" w:rsidRPr="006E7146" w:rsidRDefault="00ED67D4" w:rsidP="00ED67D4">
      <w:pPr>
        <w:pStyle w:val="EndNoteBibliography"/>
        <w:rPr>
          <w:noProof/>
        </w:rPr>
      </w:pPr>
      <w:r w:rsidRPr="006E7146">
        <w:rPr>
          <w:noProof/>
        </w:rPr>
        <w:lastRenderedPageBreak/>
        <w:t>34.</w:t>
      </w:r>
      <w:r w:rsidRPr="006E7146">
        <w:rPr>
          <w:noProof/>
        </w:rPr>
        <w:tab/>
        <w:t xml:space="preserve">Noble M, Wright G, Dibben C, et al. The English Indices of Deprivation 2004 (revised). Report to the Office of the Deputy Prime Minister. . In: Unit NR, editor. London; 2004 </w:t>
      </w:r>
    </w:p>
    <w:p w14:paraId="0EDF318F" w14:textId="77777777" w:rsidR="00ED67D4" w:rsidRPr="006E7146" w:rsidRDefault="00ED67D4" w:rsidP="00ED67D4">
      <w:pPr>
        <w:pStyle w:val="EndNoteBibliography"/>
        <w:rPr>
          <w:noProof/>
        </w:rPr>
      </w:pPr>
      <w:r w:rsidRPr="006E7146">
        <w:rPr>
          <w:noProof/>
        </w:rPr>
        <w:t>35.</w:t>
      </w:r>
      <w:r w:rsidRPr="006E7146">
        <w:rPr>
          <w:noProof/>
        </w:rPr>
        <w:tab/>
        <w:t xml:space="preserve">Wehby GL, Gili JA, Pawluk M, Castilla EE, Lopez-Camelo JS. Disparities in birth weight and gestational age by ethnic ancestry in South American countries. </w:t>
      </w:r>
      <w:r w:rsidRPr="006E7146">
        <w:rPr>
          <w:i/>
          <w:noProof/>
        </w:rPr>
        <w:t>Int J Public Health</w:t>
      </w:r>
      <w:r w:rsidRPr="006E7146">
        <w:rPr>
          <w:noProof/>
        </w:rPr>
        <w:t xml:space="preserve"> 2015; </w:t>
      </w:r>
      <w:r w:rsidRPr="006E7146">
        <w:rPr>
          <w:b/>
          <w:noProof/>
        </w:rPr>
        <w:t>60</w:t>
      </w:r>
      <w:r w:rsidRPr="006E7146">
        <w:rPr>
          <w:noProof/>
        </w:rPr>
        <w:t>(3): 343-51.</w:t>
      </w:r>
    </w:p>
    <w:p w14:paraId="5D2249AF" w14:textId="77777777" w:rsidR="00ED67D4" w:rsidRPr="006E7146" w:rsidRDefault="00ED67D4" w:rsidP="00ED67D4">
      <w:pPr>
        <w:pStyle w:val="EndNoteBibliography"/>
        <w:rPr>
          <w:noProof/>
        </w:rPr>
      </w:pPr>
      <w:r w:rsidRPr="006E7146">
        <w:rPr>
          <w:noProof/>
        </w:rPr>
        <w:t>36.</w:t>
      </w:r>
      <w:r w:rsidRPr="006E7146">
        <w:rPr>
          <w:noProof/>
        </w:rPr>
        <w:tab/>
        <w:t xml:space="preserve">Moffitt TE, Caspi A, Krueger R, et al. Do partners agree about abuse in their relationship?: A psychometric evaluation of interpartner agreement. </w:t>
      </w:r>
      <w:r w:rsidRPr="006E7146">
        <w:rPr>
          <w:i/>
          <w:noProof/>
        </w:rPr>
        <w:t>Psychological Assessment</w:t>
      </w:r>
      <w:r w:rsidRPr="006E7146">
        <w:rPr>
          <w:noProof/>
        </w:rPr>
        <w:t xml:space="preserve"> 1997; </w:t>
      </w:r>
      <w:r w:rsidRPr="006E7146">
        <w:rPr>
          <w:b/>
          <w:noProof/>
        </w:rPr>
        <w:t>9</w:t>
      </w:r>
      <w:r w:rsidRPr="006E7146">
        <w:rPr>
          <w:noProof/>
        </w:rPr>
        <w:t>(1): 47-56.</w:t>
      </w:r>
    </w:p>
    <w:p w14:paraId="07A91E28" w14:textId="77777777" w:rsidR="00ED67D4" w:rsidRPr="006E7146" w:rsidRDefault="00ED67D4" w:rsidP="00ED67D4">
      <w:pPr>
        <w:pStyle w:val="EndNoteBibliography"/>
        <w:rPr>
          <w:noProof/>
        </w:rPr>
      </w:pPr>
      <w:r w:rsidRPr="006E7146">
        <w:rPr>
          <w:noProof/>
        </w:rPr>
        <w:t>37.</w:t>
      </w:r>
      <w:r w:rsidRPr="006E7146">
        <w:rPr>
          <w:noProof/>
        </w:rPr>
        <w:tab/>
        <w:t>Spielberger CD, Gorssuch R, L., Lushene P, R., Vagg P, R., Jacobs G, A. Manual for the State-Trait Anxiety Inventory: Consulting Psychologists Press, Inc.; 1983.</w:t>
      </w:r>
    </w:p>
    <w:p w14:paraId="6BD9AFC5" w14:textId="77777777" w:rsidR="00ED67D4" w:rsidRPr="006E7146" w:rsidRDefault="00ED67D4" w:rsidP="00ED67D4">
      <w:pPr>
        <w:pStyle w:val="EndNoteBibliography"/>
        <w:rPr>
          <w:noProof/>
        </w:rPr>
      </w:pPr>
      <w:r w:rsidRPr="006E7146">
        <w:rPr>
          <w:noProof/>
        </w:rPr>
        <w:t>38.</w:t>
      </w:r>
      <w:r w:rsidRPr="006E7146">
        <w:rPr>
          <w:noProof/>
        </w:rPr>
        <w:tab/>
        <w:t xml:space="preserve">Hill J, Breen G, Quinn J, Tibu F, Sharp H, Pickles A. Evidence for interplay between genes and maternal stress in utero: monoamine oxidase A polymorphism moderates effects of life events during pregnancy on infant negative emotionality at 5 weeks. </w:t>
      </w:r>
      <w:r w:rsidRPr="006E7146">
        <w:rPr>
          <w:i/>
          <w:noProof/>
        </w:rPr>
        <w:t>Genes Brain Behav</w:t>
      </w:r>
      <w:r w:rsidRPr="006E7146">
        <w:rPr>
          <w:noProof/>
        </w:rPr>
        <w:t xml:space="preserve"> 2013; </w:t>
      </w:r>
      <w:r w:rsidRPr="006E7146">
        <w:rPr>
          <w:b/>
          <w:noProof/>
        </w:rPr>
        <w:t>12</w:t>
      </w:r>
      <w:r w:rsidRPr="006E7146">
        <w:rPr>
          <w:noProof/>
        </w:rPr>
        <w:t>(4): 388-96.</w:t>
      </w:r>
    </w:p>
    <w:p w14:paraId="65D6A8DB" w14:textId="77777777" w:rsidR="00ED67D4" w:rsidRPr="006E7146" w:rsidRDefault="00ED67D4" w:rsidP="00ED67D4">
      <w:pPr>
        <w:pStyle w:val="EndNoteBibliography"/>
        <w:rPr>
          <w:noProof/>
        </w:rPr>
      </w:pPr>
      <w:r w:rsidRPr="006E7146">
        <w:rPr>
          <w:noProof/>
        </w:rPr>
        <w:t>39.</w:t>
      </w:r>
      <w:r w:rsidRPr="006E7146">
        <w:rPr>
          <w:noProof/>
        </w:rPr>
        <w:tab/>
        <w:t xml:space="preserve">Binder DA. On the variances of asymptotically normal estimators from complex surveys. </w:t>
      </w:r>
      <w:r w:rsidRPr="006E7146">
        <w:rPr>
          <w:i/>
          <w:noProof/>
        </w:rPr>
        <w:t>International Statistical Review</w:t>
      </w:r>
      <w:r w:rsidRPr="006E7146">
        <w:rPr>
          <w:noProof/>
        </w:rPr>
        <w:t xml:space="preserve"> 1983; </w:t>
      </w:r>
      <w:r w:rsidRPr="006E7146">
        <w:rPr>
          <w:b/>
          <w:noProof/>
        </w:rPr>
        <w:t>51</w:t>
      </w:r>
      <w:r w:rsidRPr="006E7146">
        <w:rPr>
          <w:noProof/>
        </w:rPr>
        <w:t>: 279-92.</w:t>
      </w:r>
    </w:p>
    <w:p w14:paraId="0CD1BD43" w14:textId="77777777" w:rsidR="00ED67D4" w:rsidRPr="006E7146" w:rsidRDefault="00ED67D4" w:rsidP="00ED67D4">
      <w:pPr>
        <w:pStyle w:val="EndNoteBibliography"/>
        <w:rPr>
          <w:noProof/>
        </w:rPr>
      </w:pPr>
      <w:r w:rsidRPr="006E7146">
        <w:rPr>
          <w:noProof/>
        </w:rPr>
        <w:t>40.</w:t>
      </w:r>
      <w:r w:rsidRPr="006E7146">
        <w:rPr>
          <w:noProof/>
        </w:rPr>
        <w:tab/>
        <w:t xml:space="preserve">Newcombe R, Milne BJ, Caspi A, Poulton R, Moffitt TE. Birthweight predicts IQ: fact or artefact? </w:t>
      </w:r>
      <w:r w:rsidRPr="006E7146">
        <w:rPr>
          <w:i/>
          <w:noProof/>
        </w:rPr>
        <w:t>Twin Res Hum Genet</w:t>
      </w:r>
      <w:r w:rsidRPr="006E7146">
        <w:rPr>
          <w:noProof/>
        </w:rPr>
        <w:t xml:space="preserve"> 2007; </w:t>
      </w:r>
      <w:r w:rsidRPr="006E7146">
        <w:rPr>
          <w:b/>
          <w:noProof/>
        </w:rPr>
        <w:t>10</w:t>
      </w:r>
      <w:r w:rsidRPr="006E7146">
        <w:rPr>
          <w:noProof/>
        </w:rPr>
        <w:t>(4): 581-6.</w:t>
      </w:r>
    </w:p>
    <w:p w14:paraId="489A0D07" w14:textId="77777777" w:rsidR="00ED67D4" w:rsidRPr="006E7146" w:rsidRDefault="00ED67D4" w:rsidP="00ED67D4">
      <w:pPr>
        <w:pStyle w:val="EndNoteBibliography"/>
        <w:rPr>
          <w:noProof/>
        </w:rPr>
      </w:pPr>
      <w:r w:rsidRPr="006E7146">
        <w:rPr>
          <w:noProof/>
        </w:rPr>
        <w:t>41.</w:t>
      </w:r>
      <w:r w:rsidRPr="006E7146">
        <w:rPr>
          <w:noProof/>
        </w:rPr>
        <w:tab/>
        <w:t xml:space="preserve">Hayes B, Sharif F. Behavioural and emotional outcome of very low birth weight infants--literature review. </w:t>
      </w:r>
      <w:r w:rsidRPr="006E7146">
        <w:rPr>
          <w:i/>
          <w:noProof/>
        </w:rPr>
        <w:t>J Matern Fetal Neonatal Med</w:t>
      </w:r>
      <w:r w:rsidRPr="006E7146">
        <w:rPr>
          <w:noProof/>
        </w:rPr>
        <w:t xml:space="preserve"> 2009; </w:t>
      </w:r>
      <w:r w:rsidRPr="006E7146">
        <w:rPr>
          <w:b/>
          <w:noProof/>
        </w:rPr>
        <w:t>22</w:t>
      </w:r>
      <w:r w:rsidRPr="006E7146">
        <w:rPr>
          <w:noProof/>
        </w:rPr>
        <w:t>(10): 849-56.</w:t>
      </w:r>
    </w:p>
    <w:p w14:paraId="6FD918C3" w14:textId="77777777" w:rsidR="00ED67D4" w:rsidRPr="006E7146" w:rsidRDefault="00ED67D4" w:rsidP="00ED67D4">
      <w:pPr>
        <w:pStyle w:val="EndNoteBibliography"/>
        <w:rPr>
          <w:noProof/>
        </w:rPr>
      </w:pPr>
      <w:r w:rsidRPr="006E7146">
        <w:rPr>
          <w:noProof/>
        </w:rPr>
        <w:t>42.</w:t>
      </w:r>
      <w:r w:rsidRPr="006E7146">
        <w:rPr>
          <w:noProof/>
        </w:rPr>
        <w:tab/>
        <w:t xml:space="preserve">McCormick MC, Gortmaker SL, Sobol AM. Very low birth weight children: behavior problems and school difficulty in a national sample. </w:t>
      </w:r>
      <w:r w:rsidRPr="006E7146">
        <w:rPr>
          <w:i/>
          <w:noProof/>
        </w:rPr>
        <w:t>J Pediatr</w:t>
      </w:r>
      <w:r w:rsidRPr="006E7146">
        <w:rPr>
          <w:noProof/>
        </w:rPr>
        <w:t xml:space="preserve"> 1990; </w:t>
      </w:r>
      <w:r w:rsidRPr="006E7146">
        <w:rPr>
          <w:b/>
          <w:noProof/>
        </w:rPr>
        <w:t>117</w:t>
      </w:r>
      <w:r w:rsidRPr="006E7146">
        <w:rPr>
          <w:noProof/>
        </w:rPr>
        <w:t>(5): 687-93.</w:t>
      </w:r>
    </w:p>
    <w:p w14:paraId="77B97B5C" w14:textId="77777777" w:rsidR="00ED67D4" w:rsidRPr="006E7146" w:rsidRDefault="00ED67D4" w:rsidP="00ED67D4">
      <w:pPr>
        <w:pStyle w:val="EndNoteBibliography"/>
        <w:rPr>
          <w:noProof/>
        </w:rPr>
      </w:pPr>
      <w:r w:rsidRPr="006E7146">
        <w:rPr>
          <w:noProof/>
        </w:rPr>
        <w:t>43.</w:t>
      </w:r>
      <w:r w:rsidRPr="006E7146">
        <w:rPr>
          <w:noProof/>
        </w:rPr>
        <w:tab/>
        <w:t xml:space="preserve">Banerjee TD, Middleton F, Faraone SV. Environmental risk factors for attention-deficit hyperactivity disorder. </w:t>
      </w:r>
      <w:r w:rsidRPr="006E7146">
        <w:rPr>
          <w:i/>
          <w:noProof/>
        </w:rPr>
        <w:t>Acta Paediatr</w:t>
      </w:r>
      <w:r w:rsidRPr="006E7146">
        <w:rPr>
          <w:noProof/>
        </w:rPr>
        <w:t xml:space="preserve"> 2007; </w:t>
      </w:r>
      <w:r w:rsidRPr="006E7146">
        <w:rPr>
          <w:b/>
          <w:noProof/>
        </w:rPr>
        <w:t>96</w:t>
      </w:r>
      <w:r w:rsidRPr="006E7146">
        <w:rPr>
          <w:noProof/>
        </w:rPr>
        <w:t>(9): 1269-74.</w:t>
      </w:r>
    </w:p>
    <w:p w14:paraId="110D5B49" w14:textId="77777777" w:rsidR="00ED67D4" w:rsidRPr="006E7146" w:rsidRDefault="00ED67D4" w:rsidP="00ED67D4">
      <w:pPr>
        <w:pStyle w:val="EndNoteBibliography"/>
        <w:rPr>
          <w:noProof/>
        </w:rPr>
      </w:pPr>
      <w:r w:rsidRPr="006E7146">
        <w:rPr>
          <w:noProof/>
        </w:rPr>
        <w:t>44.</w:t>
      </w:r>
      <w:r w:rsidRPr="006E7146">
        <w:rPr>
          <w:noProof/>
        </w:rPr>
        <w:tab/>
        <w:t xml:space="preserve">Sorensen HT, Sabroe S, Olsen J, Rothman KJ, Gillman MW, Fischer P. Birth weight and cognitive function in young adult life: historical cohort study. </w:t>
      </w:r>
      <w:r w:rsidRPr="006E7146">
        <w:rPr>
          <w:i/>
          <w:noProof/>
        </w:rPr>
        <w:t>BMJ</w:t>
      </w:r>
      <w:r w:rsidRPr="006E7146">
        <w:rPr>
          <w:noProof/>
        </w:rPr>
        <w:t xml:space="preserve"> 1997; </w:t>
      </w:r>
      <w:r w:rsidRPr="006E7146">
        <w:rPr>
          <w:b/>
          <w:noProof/>
        </w:rPr>
        <w:t>315</w:t>
      </w:r>
      <w:r w:rsidRPr="006E7146">
        <w:rPr>
          <w:noProof/>
        </w:rPr>
        <w:t>(7105): 401-3.</w:t>
      </w:r>
    </w:p>
    <w:p w14:paraId="14F06A52" w14:textId="77777777" w:rsidR="00ED67D4" w:rsidRPr="006E7146" w:rsidRDefault="00ED67D4" w:rsidP="00ED67D4">
      <w:pPr>
        <w:pStyle w:val="EndNoteBibliography"/>
        <w:rPr>
          <w:noProof/>
        </w:rPr>
      </w:pPr>
      <w:r w:rsidRPr="006E7146">
        <w:rPr>
          <w:noProof/>
        </w:rPr>
        <w:t>45.</w:t>
      </w:r>
      <w:r w:rsidRPr="006E7146">
        <w:rPr>
          <w:noProof/>
        </w:rPr>
        <w:tab/>
        <w:t xml:space="preserve">Leonard H, Nassar N, Bourke J, et al. Relation between intrauterine growth and subsequent intellectual disability in a ten-year population cohort of children in Western Australia. </w:t>
      </w:r>
      <w:r w:rsidRPr="006E7146">
        <w:rPr>
          <w:i/>
          <w:noProof/>
        </w:rPr>
        <w:t>Am J Epidemiol</w:t>
      </w:r>
      <w:r w:rsidRPr="006E7146">
        <w:rPr>
          <w:noProof/>
        </w:rPr>
        <w:t xml:space="preserve"> 2008; </w:t>
      </w:r>
      <w:r w:rsidRPr="006E7146">
        <w:rPr>
          <w:b/>
          <w:noProof/>
        </w:rPr>
        <w:t>167</w:t>
      </w:r>
      <w:r w:rsidRPr="006E7146">
        <w:rPr>
          <w:noProof/>
        </w:rPr>
        <w:t>(1): 103-11.</w:t>
      </w:r>
    </w:p>
    <w:p w14:paraId="2EC3B99C" w14:textId="77777777" w:rsidR="00ED67D4" w:rsidRPr="006E7146" w:rsidRDefault="00ED67D4" w:rsidP="00ED67D4">
      <w:pPr>
        <w:pStyle w:val="EndNoteBibliography"/>
        <w:rPr>
          <w:noProof/>
        </w:rPr>
      </w:pPr>
      <w:r w:rsidRPr="006E7146">
        <w:rPr>
          <w:noProof/>
        </w:rPr>
        <w:t>46.</w:t>
      </w:r>
      <w:r w:rsidRPr="006E7146">
        <w:rPr>
          <w:noProof/>
        </w:rPr>
        <w:tab/>
        <w:t xml:space="preserve">van Mil NH, Steegers-Theunissen RP, Motazedi E, et al. Low and high birth weight and the risk of child attention problems. </w:t>
      </w:r>
      <w:r w:rsidRPr="006E7146">
        <w:rPr>
          <w:i/>
          <w:noProof/>
        </w:rPr>
        <w:t>J Pediatr</w:t>
      </w:r>
      <w:r w:rsidRPr="006E7146">
        <w:rPr>
          <w:noProof/>
        </w:rPr>
        <w:t xml:space="preserve"> 2015; </w:t>
      </w:r>
      <w:r w:rsidRPr="006E7146">
        <w:rPr>
          <w:b/>
          <w:noProof/>
        </w:rPr>
        <w:t>166</w:t>
      </w:r>
      <w:r w:rsidRPr="006E7146">
        <w:rPr>
          <w:noProof/>
        </w:rPr>
        <w:t>(4): 862-9 e1-3.</w:t>
      </w:r>
    </w:p>
    <w:p w14:paraId="4FB81FCB" w14:textId="77777777" w:rsidR="00ED67D4" w:rsidRPr="006E7146" w:rsidRDefault="00ED67D4" w:rsidP="00ED67D4">
      <w:pPr>
        <w:pStyle w:val="EndNoteBibliography"/>
        <w:rPr>
          <w:noProof/>
        </w:rPr>
      </w:pPr>
      <w:r w:rsidRPr="006E7146">
        <w:rPr>
          <w:noProof/>
        </w:rPr>
        <w:t>47.</w:t>
      </w:r>
      <w:r w:rsidRPr="006E7146">
        <w:rPr>
          <w:noProof/>
        </w:rPr>
        <w:tab/>
        <w:t xml:space="preserve">Kim DJ, Davis EP, Sandman CA, et al. Prenatal Maternal Cortisol Has Sex-Specific Associations with Child Brain Network Properties. </w:t>
      </w:r>
      <w:r w:rsidRPr="006E7146">
        <w:rPr>
          <w:i/>
          <w:noProof/>
        </w:rPr>
        <w:t>Cereb Cortex</w:t>
      </w:r>
      <w:r w:rsidRPr="006E7146">
        <w:rPr>
          <w:noProof/>
        </w:rPr>
        <w:t xml:space="preserve"> 2017; </w:t>
      </w:r>
      <w:r w:rsidRPr="006E7146">
        <w:rPr>
          <w:b/>
          <w:noProof/>
        </w:rPr>
        <w:t>27</w:t>
      </w:r>
      <w:r w:rsidRPr="006E7146">
        <w:rPr>
          <w:noProof/>
        </w:rPr>
        <w:t>(11): 5230-41.</w:t>
      </w:r>
    </w:p>
    <w:p w14:paraId="5C5A11FC" w14:textId="77777777" w:rsidR="00ED67D4" w:rsidRPr="006E7146" w:rsidRDefault="00ED67D4" w:rsidP="00ED67D4">
      <w:pPr>
        <w:pStyle w:val="EndNoteBibliography"/>
        <w:rPr>
          <w:noProof/>
        </w:rPr>
      </w:pPr>
      <w:r w:rsidRPr="006E7146">
        <w:rPr>
          <w:noProof/>
        </w:rPr>
        <w:t>48.</w:t>
      </w:r>
      <w:r w:rsidRPr="006E7146">
        <w:rPr>
          <w:noProof/>
        </w:rPr>
        <w:tab/>
        <w:t xml:space="preserve">Kivlighan KT, DiPietro JA, Costigan KA, Laudenslager ML. Diurnal rhythm of cortisol during late pregnancy: associations with maternal psychological well-being and fetal growth. </w:t>
      </w:r>
      <w:r w:rsidRPr="006E7146">
        <w:rPr>
          <w:i/>
          <w:noProof/>
        </w:rPr>
        <w:t>Psychoneuroendocrinology</w:t>
      </w:r>
      <w:r w:rsidRPr="006E7146">
        <w:rPr>
          <w:noProof/>
        </w:rPr>
        <w:t xml:space="preserve"> 2008; </w:t>
      </w:r>
      <w:r w:rsidRPr="006E7146">
        <w:rPr>
          <w:b/>
          <w:noProof/>
        </w:rPr>
        <w:t>33</w:t>
      </w:r>
      <w:r w:rsidRPr="006E7146">
        <w:rPr>
          <w:noProof/>
        </w:rPr>
        <w:t>(9): 1225-35.</w:t>
      </w:r>
    </w:p>
    <w:p w14:paraId="29E8AD4A" w14:textId="77777777" w:rsidR="00ED67D4" w:rsidRPr="006E7146" w:rsidRDefault="00ED67D4" w:rsidP="00ED67D4">
      <w:pPr>
        <w:pStyle w:val="EndNoteBibliography"/>
        <w:rPr>
          <w:noProof/>
        </w:rPr>
      </w:pPr>
      <w:r w:rsidRPr="006E7146">
        <w:rPr>
          <w:noProof/>
        </w:rPr>
        <w:t>49.</w:t>
      </w:r>
      <w:r w:rsidRPr="006E7146">
        <w:rPr>
          <w:noProof/>
        </w:rPr>
        <w:tab/>
        <w:t xml:space="preserve">Entringer S, Buss C, Andersen J, Chicz-DeMet A, Wadhwa PD. Ecological Momentary Assessment of Maternal Cortisol Profiles Over a Multiple-Day Period Predicts the Length of Human Gestation. </w:t>
      </w:r>
      <w:r w:rsidRPr="006E7146">
        <w:rPr>
          <w:i/>
          <w:noProof/>
        </w:rPr>
        <w:t>Psychosomatic Medicine</w:t>
      </w:r>
      <w:r w:rsidRPr="006E7146">
        <w:rPr>
          <w:noProof/>
        </w:rPr>
        <w:t xml:space="preserve"> 2011; </w:t>
      </w:r>
      <w:r w:rsidRPr="006E7146">
        <w:rPr>
          <w:b/>
          <w:noProof/>
        </w:rPr>
        <w:t>73</w:t>
      </w:r>
      <w:r w:rsidRPr="006E7146">
        <w:rPr>
          <w:noProof/>
        </w:rPr>
        <w:t>(6): 469-74.</w:t>
      </w:r>
    </w:p>
    <w:p w14:paraId="1A27B76E" w14:textId="77777777" w:rsidR="00ED67D4" w:rsidRPr="006E7146" w:rsidRDefault="00ED67D4" w:rsidP="00ED67D4">
      <w:pPr>
        <w:pStyle w:val="EndNoteBibliography"/>
        <w:rPr>
          <w:noProof/>
        </w:rPr>
      </w:pPr>
      <w:r w:rsidRPr="006E7146">
        <w:rPr>
          <w:noProof/>
        </w:rPr>
        <w:t>50.</w:t>
      </w:r>
      <w:r w:rsidRPr="006E7146">
        <w:rPr>
          <w:noProof/>
        </w:rPr>
        <w:tab/>
        <w:t xml:space="preserve">Goedhart G, Vrijkotte TG, Roseboom TJ, van der Wal MF, Cuijpers P, Bonsel GJ. Maternal cortisol and offspring birthweight: results from a large prospective cohort study. </w:t>
      </w:r>
      <w:r w:rsidRPr="006E7146">
        <w:rPr>
          <w:i/>
          <w:noProof/>
        </w:rPr>
        <w:t>Psychoneuroendocrinology</w:t>
      </w:r>
      <w:r w:rsidRPr="006E7146">
        <w:rPr>
          <w:noProof/>
        </w:rPr>
        <w:t xml:space="preserve"> 2010; </w:t>
      </w:r>
      <w:r w:rsidRPr="006E7146">
        <w:rPr>
          <w:b/>
          <w:noProof/>
        </w:rPr>
        <w:t>35</w:t>
      </w:r>
      <w:r w:rsidRPr="006E7146">
        <w:rPr>
          <w:noProof/>
        </w:rPr>
        <w:t>(5): 644-52.</w:t>
      </w:r>
    </w:p>
    <w:p w14:paraId="2D01479D" w14:textId="77777777" w:rsidR="00ED67D4" w:rsidRPr="006E7146" w:rsidRDefault="00ED67D4" w:rsidP="00ED67D4">
      <w:pPr>
        <w:pStyle w:val="EndNoteBibliography"/>
        <w:rPr>
          <w:noProof/>
        </w:rPr>
      </w:pPr>
      <w:r w:rsidRPr="006E7146">
        <w:rPr>
          <w:noProof/>
        </w:rPr>
        <w:t>51.</w:t>
      </w:r>
      <w:r w:rsidRPr="006E7146">
        <w:rPr>
          <w:noProof/>
        </w:rPr>
        <w:tab/>
        <w:t xml:space="preserve">Bale TL. The placenta and neurodevelopment: sex differences in prenatal vulnerability. </w:t>
      </w:r>
      <w:r w:rsidRPr="006E7146">
        <w:rPr>
          <w:i/>
          <w:noProof/>
        </w:rPr>
        <w:t>Dialogues Clin Neurosci</w:t>
      </w:r>
      <w:r w:rsidRPr="006E7146">
        <w:rPr>
          <w:noProof/>
        </w:rPr>
        <w:t xml:space="preserve"> 2016; </w:t>
      </w:r>
      <w:r w:rsidRPr="006E7146">
        <w:rPr>
          <w:b/>
          <w:noProof/>
        </w:rPr>
        <w:t>18</w:t>
      </w:r>
      <w:r w:rsidRPr="006E7146">
        <w:rPr>
          <w:noProof/>
        </w:rPr>
        <w:t>(4): 459-64.</w:t>
      </w:r>
    </w:p>
    <w:p w14:paraId="2B768F2F" w14:textId="77777777" w:rsidR="00ED67D4" w:rsidRPr="006E7146" w:rsidRDefault="00ED67D4" w:rsidP="00ED67D4">
      <w:pPr>
        <w:pStyle w:val="EndNoteBibliography"/>
        <w:rPr>
          <w:noProof/>
        </w:rPr>
      </w:pPr>
      <w:r w:rsidRPr="006E7146">
        <w:rPr>
          <w:noProof/>
        </w:rPr>
        <w:t>52.</w:t>
      </w:r>
      <w:r w:rsidRPr="006E7146">
        <w:rPr>
          <w:noProof/>
        </w:rPr>
        <w:tab/>
        <w:t xml:space="preserve">Bronson SL, Bale TL. The Placenta as a Mediator of Stress Effects on Neurodevelopmental Reprogramming. </w:t>
      </w:r>
      <w:r w:rsidRPr="006E7146">
        <w:rPr>
          <w:i/>
          <w:noProof/>
        </w:rPr>
        <w:t>Neuropsychopharmacology</w:t>
      </w:r>
      <w:r w:rsidRPr="006E7146">
        <w:rPr>
          <w:noProof/>
        </w:rPr>
        <w:t xml:space="preserve"> 2016; </w:t>
      </w:r>
      <w:r w:rsidRPr="006E7146">
        <w:rPr>
          <w:b/>
          <w:noProof/>
        </w:rPr>
        <w:t>41</w:t>
      </w:r>
      <w:r w:rsidRPr="006E7146">
        <w:rPr>
          <w:noProof/>
        </w:rPr>
        <w:t>(1): 207-18.</w:t>
      </w:r>
    </w:p>
    <w:p w14:paraId="3A5776DF" w14:textId="77777777" w:rsidR="00ED67D4" w:rsidRPr="006E7146" w:rsidRDefault="00ED67D4" w:rsidP="00ED67D4">
      <w:pPr>
        <w:pStyle w:val="EndNoteBibliography"/>
        <w:rPr>
          <w:noProof/>
        </w:rPr>
      </w:pPr>
      <w:r w:rsidRPr="006E7146">
        <w:rPr>
          <w:noProof/>
        </w:rPr>
        <w:lastRenderedPageBreak/>
        <w:t>53.</w:t>
      </w:r>
      <w:r w:rsidRPr="006E7146">
        <w:rPr>
          <w:noProof/>
        </w:rPr>
        <w:tab/>
        <w:t xml:space="preserve">Elder GJ, Wetherell MA, Barclay NL, Ellis JG. The cortisol awakening response--applications and implications for sleep medicine. </w:t>
      </w:r>
      <w:r w:rsidRPr="006E7146">
        <w:rPr>
          <w:i/>
          <w:noProof/>
        </w:rPr>
        <w:t>Sleep Med Rev</w:t>
      </w:r>
      <w:r w:rsidRPr="006E7146">
        <w:rPr>
          <w:noProof/>
        </w:rPr>
        <w:t xml:space="preserve"> 2014; </w:t>
      </w:r>
      <w:r w:rsidRPr="006E7146">
        <w:rPr>
          <w:b/>
          <w:noProof/>
        </w:rPr>
        <w:t>18</w:t>
      </w:r>
      <w:r w:rsidRPr="006E7146">
        <w:rPr>
          <w:noProof/>
        </w:rPr>
        <w:t>(3): 215-24.</w:t>
      </w:r>
    </w:p>
    <w:p w14:paraId="36B9FCA8" w14:textId="77777777" w:rsidR="00ED67D4" w:rsidRPr="006E7146" w:rsidRDefault="00ED67D4" w:rsidP="00ED67D4">
      <w:pPr>
        <w:pStyle w:val="EndNoteBibliography"/>
        <w:rPr>
          <w:noProof/>
        </w:rPr>
      </w:pPr>
      <w:r w:rsidRPr="006E7146">
        <w:rPr>
          <w:noProof/>
        </w:rPr>
        <w:t>54.</w:t>
      </w:r>
      <w:r w:rsidRPr="006E7146">
        <w:rPr>
          <w:noProof/>
        </w:rPr>
        <w:tab/>
        <w:t xml:space="preserve">Clow A, Thorn L, Evans P, Hucklebridge F. The awakening cortisol response: methodological issues and significance. </w:t>
      </w:r>
      <w:r w:rsidRPr="006E7146">
        <w:rPr>
          <w:i/>
          <w:noProof/>
        </w:rPr>
        <w:t>Stress</w:t>
      </w:r>
      <w:r w:rsidRPr="006E7146">
        <w:rPr>
          <w:noProof/>
        </w:rPr>
        <w:t xml:space="preserve"> 2004; </w:t>
      </w:r>
      <w:r w:rsidRPr="006E7146">
        <w:rPr>
          <w:b/>
          <w:noProof/>
        </w:rPr>
        <w:t>7</w:t>
      </w:r>
      <w:r w:rsidRPr="006E7146">
        <w:rPr>
          <w:noProof/>
        </w:rPr>
        <w:t>(1): 29-37.</w:t>
      </w:r>
    </w:p>
    <w:p w14:paraId="654951D5" w14:textId="1DC3B7F3" w:rsidR="00A61E5A" w:rsidRPr="006E7146" w:rsidRDefault="00D35520" w:rsidP="003E0A90">
      <w:pPr>
        <w:spacing w:line="480" w:lineRule="auto"/>
        <w:ind w:left="-567" w:right="-631"/>
        <w:jc w:val="both"/>
      </w:pPr>
      <w:r w:rsidRPr="006E7146">
        <w:fldChar w:fldCharType="end"/>
      </w:r>
    </w:p>
    <w:sectPr w:rsidR="00A61E5A" w:rsidRPr="006E7146" w:rsidSect="00EA7E30">
      <w:pgSz w:w="11900" w:h="16840"/>
      <w:pgMar w:top="1440" w:right="1800" w:bottom="1440"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0F85E" w14:textId="77777777" w:rsidR="007946F4" w:rsidRDefault="007946F4" w:rsidP="0028775C">
      <w:r>
        <w:separator/>
      </w:r>
    </w:p>
  </w:endnote>
  <w:endnote w:type="continuationSeparator" w:id="0">
    <w:p w14:paraId="4D2812CB" w14:textId="77777777" w:rsidR="007946F4" w:rsidRDefault="007946F4" w:rsidP="002877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4D"/>
    <w:family w:val="roman"/>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10E2B" w14:textId="77777777" w:rsidR="006E7146" w:rsidRDefault="006E7146" w:rsidP="002877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AF767B" w14:textId="77777777" w:rsidR="006E7146" w:rsidRDefault="006E71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EBA30" w14:textId="24F09F39" w:rsidR="006E7146" w:rsidRDefault="006E7146" w:rsidP="002877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0C93">
      <w:rPr>
        <w:rStyle w:val="PageNumber"/>
        <w:noProof/>
      </w:rPr>
      <w:t>25</w:t>
    </w:r>
    <w:r>
      <w:rPr>
        <w:rStyle w:val="PageNumber"/>
      </w:rPr>
      <w:fldChar w:fldCharType="end"/>
    </w:r>
  </w:p>
  <w:p w14:paraId="70224BB1" w14:textId="77777777" w:rsidR="006E7146" w:rsidRDefault="006E71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7C554" w14:textId="77777777" w:rsidR="007946F4" w:rsidRDefault="007946F4" w:rsidP="0028775C">
      <w:r>
        <w:separator/>
      </w:r>
    </w:p>
  </w:footnote>
  <w:footnote w:type="continuationSeparator" w:id="0">
    <w:p w14:paraId="54C928CE" w14:textId="77777777" w:rsidR="007946F4" w:rsidRDefault="007946F4" w:rsidP="002877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029BF" w14:textId="16666668" w:rsidR="006E7146" w:rsidRDefault="006E7146" w:rsidP="00437A18">
    <w:pPr>
      <w:pStyle w:val="Header"/>
      <w:tabs>
        <w:tab w:val="left" w:pos="851"/>
      </w:tabs>
      <w:ind w:left="-567"/>
    </w:pPr>
    <w:r>
      <w:t xml:space="preserve">Braithwaite </w:t>
    </w:r>
    <w:r w:rsidRPr="0089021D">
      <w:rPr>
        <w:i/>
      </w:rPr>
      <w:t>et al</w:t>
    </w:r>
    <w:r>
      <w:rPr>
        <w:i/>
      </w:rPr>
      <w:t xml:space="preserve">.                                        </w:t>
    </w:r>
    <w:r>
      <w:rPr>
        <w:i/>
      </w:rPr>
      <w:tab/>
      <w:t xml:space="preserve">                  Prenatal cortisol and infant birth weigh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2pd0xqdpssxew0vo5dtz7s0xawtve5wx2&quot;&gt;Liz&amp;apos;s EndNote Library Copy&lt;record-ids&gt;&lt;item&gt;202&lt;/item&gt;&lt;item&gt;298&lt;/item&gt;&lt;item&gt;1077&lt;/item&gt;&lt;item&gt;1143&lt;/item&gt;&lt;item&gt;1156&lt;/item&gt;&lt;item&gt;1239&lt;/item&gt;&lt;item&gt;1355&lt;/item&gt;&lt;item&gt;1396&lt;/item&gt;&lt;item&gt;2115&lt;/item&gt;&lt;item&gt;2323&lt;/item&gt;&lt;item&gt;2351&lt;/item&gt;&lt;item&gt;2352&lt;/item&gt;&lt;item&gt;2353&lt;/item&gt;&lt;item&gt;2355&lt;/item&gt;&lt;item&gt;2357&lt;/item&gt;&lt;item&gt;2359&lt;/item&gt;&lt;item&gt;2360&lt;/item&gt;&lt;item&gt;2361&lt;/item&gt;&lt;item&gt;2363&lt;/item&gt;&lt;item&gt;2364&lt;/item&gt;&lt;item&gt;2365&lt;/item&gt;&lt;item&gt;2366&lt;/item&gt;&lt;item&gt;2367&lt;/item&gt;&lt;item&gt;2368&lt;/item&gt;&lt;item&gt;2369&lt;/item&gt;&lt;item&gt;2370&lt;/item&gt;&lt;item&gt;2371&lt;/item&gt;&lt;item&gt;2373&lt;/item&gt;&lt;item&gt;2376&lt;/item&gt;&lt;item&gt;2378&lt;/item&gt;&lt;item&gt;2379&lt;/item&gt;&lt;item&gt;2380&lt;/item&gt;&lt;item&gt;2383&lt;/item&gt;&lt;item&gt;2384&lt;/item&gt;&lt;item&gt;2385&lt;/item&gt;&lt;item&gt;2389&lt;/item&gt;&lt;item&gt;2390&lt;/item&gt;&lt;item&gt;2391&lt;/item&gt;&lt;item&gt;2392&lt;/item&gt;&lt;item&gt;2399&lt;/item&gt;&lt;/record-ids&gt;&lt;/item&gt;&lt;/Libraries&gt;"/>
  </w:docVars>
  <w:rsids>
    <w:rsidRoot w:val="00A61E5A"/>
    <w:rsid w:val="00001648"/>
    <w:rsid w:val="00005660"/>
    <w:rsid w:val="00013CEA"/>
    <w:rsid w:val="00015F48"/>
    <w:rsid w:val="00024CAB"/>
    <w:rsid w:val="00032871"/>
    <w:rsid w:val="0003554B"/>
    <w:rsid w:val="00036AD5"/>
    <w:rsid w:val="00046671"/>
    <w:rsid w:val="00082C7E"/>
    <w:rsid w:val="00082EF1"/>
    <w:rsid w:val="00084A10"/>
    <w:rsid w:val="00085647"/>
    <w:rsid w:val="0009322B"/>
    <w:rsid w:val="000A4415"/>
    <w:rsid w:val="000A4560"/>
    <w:rsid w:val="000A6C2B"/>
    <w:rsid w:val="000B205D"/>
    <w:rsid w:val="000C3C44"/>
    <w:rsid w:val="000E5F95"/>
    <w:rsid w:val="000F54E1"/>
    <w:rsid w:val="000F7D0E"/>
    <w:rsid w:val="00105535"/>
    <w:rsid w:val="00117C8E"/>
    <w:rsid w:val="00137241"/>
    <w:rsid w:val="00152C7A"/>
    <w:rsid w:val="00161488"/>
    <w:rsid w:val="00181024"/>
    <w:rsid w:val="00182F09"/>
    <w:rsid w:val="00187D32"/>
    <w:rsid w:val="0019442F"/>
    <w:rsid w:val="001A5AD6"/>
    <w:rsid w:val="001A6993"/>
    <w:rsid w:val="001B2DFE"/>
    <w:rsid w:val="001C526B"/>
    <w:rsid w:val="001E5309"/>
    <w:rsid w:val="001E78C7"/>
    <w:rsid w:val="001F0A8F"/>
    <w:rsid w:val="001F6074"/>
    <w:rsid w:val="00204CA9"/>
    <w:rsid w:val="0020531B"/>
    <w:rsid w:val="00210824"/>
    <w:rsid w:val="00212A59"/>
    <w:rsid w:val="00217DDB"/>
    <w:rsid w:val="0022092E"/>
    <w:rsid w:val="0022232C"/>
    <w:rsid w:val="00225FA1"/>
    <w:rsid w:val="0022670F"/>
    <w:rsid w:val="00234060"/>
    <w:rsid w:val="002417A9"/>
    <w:rsid w:val="00244FEB"/>
    <w:rsid w:val="00247643"/>
    <w:rsid w:val="00252414"/>
    <w:rsid w:val="002569BA"/>
    <w:rsid w:val="002639F1"/>
    <w:rsid w:val="00265050"/>
    <w:rsid w:val="00266B87"/>
    <w:rsid w:val="00274172"/>
    <w:rsid w:val="002754E5"/>
    <w:rsid w:val="0028775C"/>
    <w:rsid w:val="00296A88"/>
    <w:rsid w:val="002A1AD4"/>
    <w:rsid w:val="002A5DA1"/>
    <w:rsid w:val="002A6AB8"/>
    <w:rsid w:val="002B23D5"/>
    <w:rsid w:val="002B713E"/>
    <w:rsid w:val="002C09A7"/>
    <w:rsid w:val="002C424A"/>
    <w:rsid w:val="002C51D4"/>
    <w:rsid w:val="002D5738"/>
    <w:rsid w:val="002D7EB8"/>
    <w:rsid w:val="002E1E8F"/>
    <w:rsid w:val="002F0760"/>
    <w:rsid w:val="002F71AA"/>
    <w:rsid w:val="00304C9F"/>
    <w:rsid w:val="003066DE"/>
    <w:rsid w:val="00313F3A"/>
    <w:rsid w:val="00313FE7"/>
    <w:rsid w:val="003154E2"/>
    <w:rsid w:val="00334838"/>
    <w:rsid w:val="003400E9"/>
    <w:rsid w:val="00346465"/>
    <w:rsid w:val="00352E5D"/>
    <w:rsid w:val="0035587B"/>
    <w:rsid w:val="00374932"/>
    <w:rsid w:val="00386684"/>
    <w:rsid w:val="003A6401"/>
    <w:rsid w:val="003B1456"/>
    <w:rsid w:val="003B2B65"/>
    <w:rsid w:val="003D08DF"/>
    <w:rsid w:val="003D151B"/>
    <w:rsid w:val="003D3802"/>
    <w:rsid w:val="003D3A9E"/>
    <w:rsid w:val="003D3FCA"/>
    <w:rsid w:val="003D6461"/>
    <w:rsid w:val="003E0A90"/>
    <w:rsid w:val="003E142A"/>
    <w:rsid w:val="003E7B34"/>
    <w:rsid w:val="003F376C"/>
    <w:rsid w:val="00412B27"/>
    <w:rsid w:val="00422DA8"/>
    <w:rsid w:val="0042400D"/>
    <w:rsid w:val="00424914"/>
    <w:rsid w:val="004264DB"/>
    <w:rsid w:val="004337E8"/>
    <w:rsid w:val="00437A18"/>
    <w:rsid w:val="0044751F"/>
    <w:rsid w:val="004640AA"/>
    <w:rsid w:val="00465136"/>
    <w:rsid w:val="00487F6F"/>
    <w:rsid w:val="0049032E"/>
    <w:rsid w:val="004948FA"/>
    <w:rsid w:val="00495EF6"/>
    <w:rsid w:val="00497009"/>
    <w:rsid w:val="004A0333"/>
    <w:rsid w:val="004B3A8B"/>
    <w:rsid w:val="004C3ACB"/>
    <w:rsid w:val="004D1C93"/>
    <w:rsid w:val="004D3327"/>
    <w:rsid w:val="004D34C6"/>
    <w:rsid w:val="004D669E"/>
    <w:rsid w:val="00504F5C"/>
    <w:rsid w:val="00506CC0"/>
    <w:rsid w:val="00511C9A"/>
    <w:rsid w:val="00514AA2"/>
    <w:rsid w:val="00516E6C"/>
    <w:rsid w:val="00520EB2"/>
    <w:rsid w:val="00535DE3"/>
    <w:rsid w:val="0054503D"/>
    <w:rsid w:val="00555D8F"/>
    <w:rsid w:val="0056186C"/>
    <w:rsid w:val="00580241"/>
    <w:rsid w:val="0059062B"/>
    <w:rsid w:val="005913A0"/>
    <w:rsid w:val="005A5B91"/>
    <w:rsid w:val="005A7C35"/>
    <w:rsid w:val="005B30EC"/>
    <w:rsid w:val="005C2802"/>
    <w:rsid w:val="005C6A7E"/>
    <w:rsid w:val="005D3248"/>
    <w:rsid w:val="006001BD"/>
    <w:rsid w:val="00602DE6"/>
    <w:rsid w:val="00610865"/>
    <w:rsid w:val="00630612"/>
    <w:rsid w:val="00634B3E"/>
    <w:rsid w:val="00636B1C"/>
    <w:rsid w:val="006378E3"/>
    <w:rsid w:val="00650465"/>
    <w:rsid w:val="006553DB"/>
    <w:rsid w:val="006714CE"/>
    <w:rsid w:val="0068331B"/>
    <w:rsid w:val="006C544A"/>
    <w:rsid w:val="006C6450"/>
    <w:rsid w:val="006C64E6"/>
    <w:rsid w:val="006D32CB"/>
    <w:rsid w:val="006D43C1"/>
    <w:rsid w:val="006E7146"/>
    <w:rsid w:val="006E7F11"/>
    <w:rsid w:val="006F097B"/>
    <w:rsid w:val="00724CC0"/>
    <w:rsid w:val="007330B6"/>
    <w:rsid w:val="00742A26"/>
    <w:rsid w:val="00751E77"/>
    <w:rsid w:val="00753402"/>
    <w:rsid w:val="007645F6"/>
    <w:rsid w:val="00767CA6"/>
    <w:rsid w:val="00773BFC"/>
    <w:rsid w:val="007807CE"/>
    <w:rsid w:val="00783710"/>
    <w:rsid w:val="007946F4"/>
    <w:rsid w:val="0079750B"/>
    <w:rsid w:val="007A12BA"/>
    <w:rsid w:val="007A3B28"/>
    <w:rsid w:val="007A5797"/>
    <w:rsid w:val="007B033B"/>
    <w:rsid w:val="007C222A"/>
    <w:rsid w:val="007C7606"/>
    <w:rsid w:val="007D1EEE"/>
    <w:rsid w:val="007D393D"/>
    <w:rsid w:val="007D4961"/>
    <w:rsid w:val="007D5265"/>
    <w:rsid w:val="007D7581"/>
    <w:rsid w:val="007F0991"/>
    <w:rsid w:val="00804CA7"/>
    <w:rsid w:val="00814A13"/>
    <w:rsid w:val="00823223"/>
    <w:rsid w:val="0082649C"/>
    <w:rsid w:val="00831AA1"/>
    <w:rsid w:val="00831E6B"/>
    <w:rsid w:val="00842283"/>
    <w:rsid w:val="00845F3A"/>
    <w:rsid w:val="00862394"/>
    <w:rsid w:val="0086535A"/>
    <w:rsid w:val="008740DD"/>
    <w:rsid w:val="00875C47"/>
    <w:rsid w:val="0089021D"/>
    <w:rsid w:val="008A0536"/>
    <w:rsid w:val="008A529B"/>
    <w:rsid w:val="008B4DA8"/>
    <w:rsid w:val="008C1F7B"/>
    <w:rsid w:val="008C355D"/>
    <w:rsid w:val="008C413E"/>
    <w:rsid w:val="008C4EE7"/>
    <w:rsid w:val="008D1581"/>
    <w:rsid w:val="008D2FBF"/>
    <w:rsid w:val="008D6590"/>
    <w:rsid w:val="008E40B7"/>
    <w:rsid w:val="008E40C6"/>
    <w:rsid w:val="008F1861"/>
    <w:rsid w:val="008F5692"/>
    <w:rsid w:val="00900061"/>
    <w:rsid w:val="00935E02"/>
    <w:rsid w:val="00941506"/>
    <w:rsid w:val="00951909"/>
    <w:rsid w:val="00963326"/>
    <w:rsid w:val="00963A15"/>
    <w:rsid w:val="00984916"/>
    <w:rsid w:val="00987F0B"/>
    <w:rsid w:val="00993143"/>
    <w:rsid w:val="00993FB4"/>
    <w:rsid w:val="009A6994"/>
    <w:rsid w:val="009B1861"/>
    <w:rsid w:val="009B4F4F"/>
    <w:rsid w:val="009B4FB5"/>
    <w:rsid w:val="009B6DC6"/>
    <w:rsid w:val="009C3F25"/>
    <w:rsid w:val="009D4371"/>
    <w:rsid w:val="009E02F3"/>
    <w:rsid w:val="00A14E28"/>
    <w:rsid w:val="00A2572F"/>
    <w:rsid w:val="00A270CA"/>
    <w:rsid w:val="00A46E74"/>
    <w:rsid w:val="00A61E5A"/>
    <w:rsid w:val="00A70066"/>
    <w:rsid w:val="00A738AF"/>
    <w:rsid w:val="00A76A2F"/>
    <w:rsid w:val="00A92EF0"/>
    <w:rsid w:val="00AA08FF"/>
    <w:rsid w:val="00AB4F6B"/>
    <w:rsid w:val="00AD54C8"/>
    <w:rsid w:val="00B140E4"/>
    <w:rsid w:val="00B22AB7"/>
    <w:rsid w:val="00B22F78"/>
    <w:rsid w:val="00B230B9"/>
    <w:rsid w:val="00B25059"/>
    <w:rsid w:val="00B32E83"/>
    <w:rsid w:val="00B34F75"/>
    <w:rsid w:val="00B44E6E"/>
    <w:rsid w:val="00B5475C"/>
    <w:rsid w:val="00B56E55"/>
    <w:rsid w:val="00B81078"/>
    <w:rsid w:val="00B81E67"/>
    <w:rsid w:val="00B833D0"/>
    <w:rsid w:val="00B87234"/>
    <w:rsid w:val="00B9548B"/>
    <w:rsid w:val="00BA0A03"/>
    <w:rsid w:val="00BA32C9"/>
    <w:rsid w:val="00BA7DE0"/>
    <w:rsid w:val="00BB768C"/>
    <w:rsid w:val="00BC1F40"/>
    <w:rsid w:val="00BE04FD"/>
    <w:rsid w:val="00BF539C"/>
    <w:rsid w:val="00C04799"/>
    <w:rsid w:val="00C11229"/>
    <w:rsid w:val="00C131A6"/>
    <w:rsid w:val="00C14F15"/>
    <w:rsid w:val="00C27331"/>
    <w:rsid w:val="00C338E7"/>
    <w:rsid w:val="00C34D77"/>
    <w:rsid w:val="00C34E95"/>
    <w:rsid w:val="00C40275"/>
    <w:rsid w:val="00C449D3"/>
    <w:rsid w:val="00C456B5"/>
    <w:rsid w:val="00C46A59"/>
    <w:rsid w:val="00C538FF"/>
    <w:rsid w:val="00C67365"/>
    <w:rsid w:val="00C71356"/>
    <w:rsid w:val="00C763D0"/>
    <w:rsid w:val="00C77E2C"/>
    <w:rsid w:val="00C8118C"/>
    <w:rsid w:val="00C8230C"/>
    <w:rsid w:val="00C97B9F"/>
    <w:rsid w:val="00CB0280"/>
    <w:rsid w:val="00CB736B"/>
    <w:rsid w:val="00CC024A"/>
    <w:rsid w:val="00CC1D05"/>
    <w:rsid w:val="00CC29E2"/>
    <w:rsid w:val="00CE4237"/>
    <w:rsid w:val="00CE579C"/>
    <w:rsid w:val="00CF3D9E"/>
    <w:rsid w:val="00CF5ACB"/>
    <w:rsid w:val="00D03123"/>
    <w:rsid w:val="00D0799C"/>
    <w:rsid w:val="00D25945"/>
    <w:rsid w:val="00D276AB"/>
    <w:rsid w:val="00D32BA7"/>
    <w:rsid w:val="00D35520"/>
    <w:rsid w:val="00D42272"/>
    <w:rsid w:val="00D47769"/>
    <w:rsid w:val="00D716C4"/>
    <w:rsid w:val="00D75E79"/>
    <w:rsid w:val="00D7790F"/>
    <w:rsid w:val="00D86F02"/>
    <w:rsid w:val="00D944CD"/>
    <w:rsid w:val="00DA0DBC"/>
    <w:rsid w:val="00DC7D41"/>
    <w:rsid w:val="00DE0A82"/>
    <w:rsid w:val="00DE4F43"/>
    <w:rsid w:val="00DF1C8B"/>
    <w:rsid w:val="00DF2910"/>
    <w:rsid w:val="00E111A8"/>
    <w:rsid w:val="00E20FEA"/>
    <w:rsid w:val="00E21919"/>
    <w:rsid w:val="00E36001"/>
    <w:rsid w:val="00E40FD8"/>
    <w:rsid w:val="00E4227F"/>
    <w:rsid w:val="00E45ACD"/>
    <w:rsid w:val="00E55E78"/>
    <w:rsid w:val="00E56846"/>
    <w:rsid w:val="00E72BA5"/>
    <w:rsid w:val="00E73DD7"/>
    <w:rsid w:val="00E74D50"/>
    <w:rsid w:val="00E92664"/>
    <w:rsid w:val="00E95929"/>
    <w:rsid w:val="00EA3153"/>
    <w:rsid w:val="00EA7E30"/>
    <w:rsid w:val="00ED1980"/>
    <w:rsid w:val="00ED67D4"/>
    <w:rsid w:val="00EE3B56"/>
    <w:rsid w:val="00EF1D5A"/>
    <w:rsid w:val="00EF4EE6"/>
    <w:rsid w:val="00EF72CA"/>
    <w:rsid w:val="00F1633F"/>
    <w:rsid w:val="00F26808"/>
    <w:rsid w:val="00F26C7A"/>
    <w:rsid w:val="00F31B8B"/>
    <w:rsid w:val="00F4057C"/>
    <w:rsid w:val="00F42F6C"/>
    <w:rsid w:val="00F469AE"/>
    <w:rsid w:val="00F4705D"/>
    <w:rsid w:val="00F47E79"/>
    <w:rsid w:val="00F5521A"/>
    <w:rsid w:val="00F55A4D"/>
    <w:rsid w:val="00F77599"/>
    <w:rsid w:val="00F80C93"/>
    <w:rsid w:val="00F82E9B"/>
    <w:rsid w:val="00F871B3"/>
    <w:rsid w:val="00F919EF"/>
    <w:rsid w:val="00FA3FA9"/>
    <w:rsid w:val="00FA6B04"/>
    <w:rsid w:val="00FB2B23"/>
    <w:rsid w:val="00FD48DA"/>
    <w:rsid w:val="00FE4405"/>
    <w:rsid w:val="00FE796E"/>
    <w:rsid w:val="00FF1A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DBADD"/>
  <w14:defaultImageDpi w14:val="300"/>
  <w15:docId w15:val="{F1DB500E-3421-4C57-8F9B-44966CA85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35520"/>
    <w:pPr>
      <w:jc w:val="center"/>
    </w:pPr>
    <w:rPr>
      <w:rFonts w:ascii="Cambria" w:hAnsi="Cambria"/>
    </w:rPr>
  </w:style>
  <w:style w:type="paragraph" w:customStyle="1" w:styleId="EndNoteBibliography">
    <w:name w:val="EndNote Bibliography"/>
    <w:basedOn w:val="Normal"/>
    <w:rsid w:val="00D35520"/>
    <w:pPr>
      <w:jc w:val="both"/>
    </w:pPr>
    <w:rPr>
      <w:rFonts w:ascii="Cambria" w:hAnsi="Cambria"/>
    </w:rPr>
  </w:style>
  <w:style w:type="character" w:styleId="CommentReference">
    <w:name w:val="annotation reference"/>
    <w:basedOn w:val="DefaultParagraphFont"/>
    <w:uiPriority w:val="99"/>
    <w:semiHidden/>
    <w:unhideWhenUsed/>
    <w:rsid w:val="00346465"/>
    <w:rPr>
      <w:sz w:val="18"/>
      <w:szCs w:val="18"/>
    </w:rPr>
  </w:style>
  <w:style w:type="paragraph" w:styleId="CommentText">
    <w:name w:val="annotation text"/>
    <w:basedOn w:val="Normal"/>
    <w:link w:val="CommentTextChar"/>
    <w:uiPriority w:val="99"/>
    <w:semiHidden/>
    <w:unhideWhenUsed/>
    <w:rsid w:val="00346465"/>
  </w:style>
  <w:style w:type="character" w:customStyle="1" w:styleId="CommentTextChar">
    <w:name w:val="Comment Text Char"/>
    <w:basedOn w:val="DefaultParagraphFont"/>
    <w:link w:val="CommentText"/>
    <w:uiPriority w:val="99"/>
    <w:semiHidden/>
    <w:rsid w:val="00346465"/>
  </w:style>
  <w:style w:type="paragraph" w:styleId="CommentSubject">
    <w:name w:val="annotation subject"/>
    <w:basedOn w:val="CommentText"/>
    <w:next w:val="CommentText"/>
    <w:link w:val="CommentSubjectChar"/>
    <w:uiPriority w:val="99"/>
    <w:semiHidden/>
    <w:unhideWhenUsed/>
    <w:rsid w:val="00346465"/>
    <w:rPr>
      <w:b/>
      <w:bCs/>
      <w:sz w:val="20"/>
      <w:szCs w:val="20"/>
    </w:rPr>
  </w:style>
  <w:style w:type="character" w:customStyle="1" w:styleId="CommentSubjectChar">
    <w:name w:val="Comment Subject Char"/>
    <w:basedOn w:val="CommentTextChar"/>
    <w:link w:val="CommentSubject"/>
    <w:uiPriority w:val="99"/>
    <w:semiHidden/>
    <w:rsid w:val="00346465"/>
    <w:rPr>
      <w:b/>
      <w:bCs/>
      <w:sz w:val="20"/>
      <w:szCs w:val="20"/>
    </w:rPr>
  </w:style>
  <w:style w:type="paragraph" w:styleId="BalloonText">
    <w:name w:val="Balloon Text"/>
    <w:basedOn w:val="Normal"/>
    <w:link w:val="BalloonTextChar"/>
    <w:uiPriority w:val="99"/>
    <w:semiHidden/>
    <w:unhideWhenUsed/>
    <w:rsid w:val="0034646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6465"/>
    <w:rPr>
      <w:rFonts w:ascii="Lucida Grande" w:hAnsi="Lucida Grande" w:cs="Lucida Grande"/>
      <w:sz w:val="18"/>
      <w:szCs w:val="18"/>
    </w:rPr>
  </w:style>
  <w:style w:type="paragraph" w:styleId="Footer">
    <w:name w:val="footer"/>
    <w:basedOn w:val="Normal"/>
    <w:link w:val="FooterChar"/>
    <w:uiPriority w:val="99"/>
    <w:unhideWhenUsed/>
    <w:rsid w:val="0028775C"/>
    <w:pPr>
      <w:tabs>
        <w:tab w:val="center" w:pos="4320"/>
        <w:tab w:val="right" w:pos="8640"/>
      </w:tabs>
    </w:pPr>
  </w:style>
  <w:style w:type="character" w:customStyle="1" w:styleId="FooterChar">
    <w:name w:val="Footer Char"/>
    <w:basedOn w:val="DefaultParagraphFont"/>
    <w:link w:val="Footer"/>
    <w:uiPriority w:val="99"/>
    <w:rsid w:val="0028775C"/>
  </w:style>
  <w:style w:type="character" w:styleId="PageNumber">
    <w:name w:val="page number"/>
    <w:basedOn w:val="DefaultParagraphFont"/>
    <w:uiPriority w:val="99"/>
    <w:semiHidden/>
    <w:unhideWhenUsed/>
    <w:rsid w:val="0028775C"/>
  </w:style>
  <w:style w:type="paragraph" w:styleId="Header">
    <w:name w:val="header"/>
    <w:basedOn w:val="Normal"/>
    <w:link w:val="HeaderChar"/>
    <w:uiPriority w:val="99"/>
    <w:unhideWhenUsed/>
    <w:rsid w:val="0089021D"/>
    <w:pPr>
      <w:tabs>
        <w:tab w:val="center" w:pos="4320"/>
        <w:tab w:val="right" w:pos="8640"/>
      </w:tabs>
    </w:pPr>
  </w:style>
  <w:style w:type="character" w:customStyle="1" w:styleId="HeaderChar">
    <w:name w:val="Header Char"/>
    <w:basedOn w:val="DefaultParagraphFont"/>
    <w:link w:val="Header"/>
    <w:uiPriority w:val="99"/>
    <w:rsid w:val="0089021D"/>
  </w:style>
  <w:style w:type="paragraph" w:styleId="NormalWeb">
    <w:name w:val="Normal (Web)"/>
    <w:basedOn w:val="Normal"/>
    <w:uiPriority w:val="99"/>
    <w:semiHidden/>
    <w:unhideWhenUsed/>
    <w:rsid w:val="00FE796E"/>
    <w:pPr>
      <w:spacing w:before="100" w:beforeAutospacing="1" w:after="100" w:afterAutospacing="1"/>
    </w:pPr>
    <w:rPr>
      <w:rFonts w:ascii="Times" w:hAnsi="Times" w:cs="Times New Roman"/>
      <w:sz w:val="20"/>
      <w:szCs w:val="20"/>
      <w:lang w:val="en-GB"/>
    </w:rPr>
  </w:style>
  <w:style w:type="table" w:styleId="TableGrid">
    <w:name w:val="Table Grid"/>
    <w:basedOn w:val="TableNormal"/>
    <w:uiPriority w:val="59"/>
    <w:rsid w:val="00A14E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DC7D41"/>
    <w:rPr>
      <w:rFonts w:ascii="Times New Roman" w:eastAsia="Times New Roman" w:hAnsi="Times New Roman" w:cs="Times New Roman"/>
      <w:lang w:val="en-GB" w:eastAsia="en-GB"/>
    </w:rPr>
  </w:style>
  <w:style w:type="character" w:customStyle="1" w:styleId="spellingerror">
    <w:name w:val="spellingerror"/>
    <w:basedOn w:val="DefaultParagraphFont"/>
    <w:rsid w:val="00DC7D41"/>
  </w:style>
  <w:style w:type="character" w:customStyle="1" w:styleId="normaltextrun1">
    <w:name w:val="normaltextrun1"/>
    <w:basedOn w:val="DefaultParagraphFont"/>
    <w:rsid w:val="00DC7D41"/>
  </w:style>
  <w:style w:type="character" w:customStyle="1" w:styleId="eop">
    <w:name w:val="eop"/>
    <w:basedOn w:val="DefaultParagraphFont"/>
    <w:rsid w:val="00DC7D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135804">
      <w:bodyDiv w:val="1"/>
      <w:marLeft w:val="0"/>
      <w:marRight w:val="0"/>
      <w:marTop w:val="0"/>
      <w:marBottom w:val="0"/>
      <w:divBdr>
        <w:top w:val="none" w:sz="0" w:space="0" w:color="auto"/>
        <w:left w:val="none" w:sz="0" w:space="0" w:color="auto"/>
        <w:bottom w:val="none" w:sz="0" w:space="0" w:color="auto"/>
        <w:right w:val="none" w:sz="0" w:space="0" w:color="auto"/>
      </w:divBdr>
      <w:divsChild>
        <w:div w:id="349069272">
          <w:marLeft w:val="0"/>
          <w:marRight w:val="0"/>
          <w:marTop w:val="0"/>
          <w:marBottom w:val="0"/>
          <w:divBdr>
            <w:top w:val="none" w:sz="0" w:space="0" w:color="auto"/>
            <w:left w:val="none" w:sz="0" w:space="0" w:color="auto"/>
            <w:bottom w:val="none" w:sz="0" w:space="0" w:color="auto"/>
            <w:right w:val="none" w:sz="0" w:space="0" w:color="auto"/>
          </w:divBdr>
          <w:divsChild>
            <w:div w:id="321616792">
              <w:marLeft w:val="0"/>
              <w:marRight w:val="0"/>
              <w:marTop w:val="0"/>
              <w:marBottom w:val="0"/>
              <w:divBdr>
                <w:top w:val="none" w:sz="0" w:space="0" w:color="auto"/>
                <w:left w:val="none" w:sz="0" w:space="0" w:color="auto"/>
                <w:bottom w:val="none" w:sz="0" w:space="0" w:color="auto"/>
                <w:right w:val="none" w:sz="0" w:space="0" w:color="auto"/>
              </w:divBdr>
              <w:divsChild>
                <w:div w:id="7655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487310">
      <w:bodyDiv w:val="1"/>
      <w:marLeft w:val="0"/>
      <w:marRight w:val="0"/>
      <w:marTop w:val="0"/>
      <w:marBottom w:val="0"/>
      <w:divBdr>
        <w:top w:val="none" w:sz="0" w:space="0" w:color="auto"/>
        <w:left w:val="none" w:sz="0" w:space="0" w:color="auto"/>
        <w:bottom w:val="none" w:sz="0" w:space="0" w:color="auto"/>
        <w:right w:val="none" w:sz="0" w:space="0" w:color="auto"/>
      </w:divBdr>
    </w:div>
    <w:div w:id="545869459">
      <w:bodyDiv w:val="1"/>
      <w:marLeft w:val="0"/>
      <w:marRight w:val="0"/>
      <w:marTop w:val="0"/>
      <w:marBottom w:val="0"/>
      <w:divBdr>
        <w:top w:val="none" w:sz="0" w:space="0" w:color="auto"/>
        <w:left w:val="none" w:sz="0" w:space="0" w:color="auto"/>
        <w:bottom w:val="none" w:sz="0" w:space="0" w:color="auto"/>
        <w:right w:val="none" w:sz="0" w:space="0" w:color="auto"/>
      </w:divBdr>
      <w:divsChild>
        <w:div w:id="1164783590">
          <w:marLeft w:val="0"/>
          <w:marRight w:val="0"/>
          <w:marTop w:val="0"/>
          <w:marBottom w:val="0"/>
          <w:divBdr>
            <w:top w:val="none" w:sz="0" w:space="0" w:color="auto"/>
            <w:left w:val="none" w:sz="0" w:space="0" w:color="auto"/>
            <w:bottom w:val="none" w:sz="0" w:space="0" w:color="auto"/>
            <w:right w:val="none" w:sz="0" w:space="0" w:color="auto"/>
          </w:divBdr>
          <w:divsChild>
            <w:div w:id="174003870">
              <w:marLeft w:val="0"/>
              <w:marRight w:val="0"/>
              <w:marTop w:val="0"/>
              <w:marBottom w:val="0"/>
              <w:divBdr>
                <w:top w:val="none" w:sz="0" w:space="0" w:color="auto"/>
                <w:left w:val="none" w:sz="0" w:space="0" w:color="auto"/>
                <w:bottom w:val="none" w:sz="0" w:space="0" w:color="auto"/>
                <w:right w:val="none" w:sz="0" w:space="0" w:color="auto"/>
              </w:divBdr>
              <w:divsChild>
                <w:div w:id="1660383313">
                  <w:marLeft w:val="0"/>
                  <w:marRight w:val="0"/>
                  <w:marTop w:val="0"/>
                  <w:marBottom w:val="0"/>
                  <w:divBdr>
                    <w:top w:val="none" w:sz="0" w:space="0" w:color="auto"/>
                    <w:left w:val="none" w:sz="0" w:space="0" w:color="auto"/>
                    <w:bottom w:val="none" w:sz="0" w:space="0" w:color="auto"/>
                    <w:right w:val="none" w:sz="0" w:space="0" w:color="auto"/>
                  </w:divBdr>
                  <w:divsChild>
                    <w:div w:id="1884751541">
                      <w:marLeft w:val="0"/>
                      <w:marRight w:val="0"/>
                      <w:marTop w:val="0"/>
                      <w:marBottom w:val="0"/>
                      <w:divBdr>
                        <w:top w:val="none" w:sz="0" w:space="0" w:color="auto"/>
                        <w:left w:val="none" w:sz="0" w:space="0" w:color="auto"/>
                        <w:bottom w:val="none" w:sz="0" w:space="0" w:color="auto"/>
                        <w:right w:val="none" w:sz="0" w:space="0" w:color="auto"/>
                      </w:divBdr>
                      <w:divsChild>
                        <w:div w:id="1428188544">
                          <w:marLeft w:val="0"/>
                          <w:marRight w:val="0"/>
                          <w:marTop w:val="0"/>
                          <w:marBottom w:val="0"/>
                          <w:divBdr>
                            <w:top w:val="none" w:sz="0" w:space="0" w:color="auto"/>
                            <w:left w:val="none" w:sz="0" w:space="0" w:color="auto"/>
                            <w:bottom w:val="none" w:sz="0" w:space="0" w:color="auto"/>
                            <w:right w:val="none" w:sz="0" w:space="0" w:color="auto"/>
                          </w:divBdr>
                          <w:divsChild>
                            <w:div w:id="1801067587">
                              <w:marLeft w:val="0"/>
                              <w:marRight w:val="0"/>
                              <w:marTop w:val="0"/>
                              <w:marBottom w:val="0"/>
                              <w:divBdr>
                                <w:top w:val="none" w:sz="0" w:space="0" w:color="auto"/>
                                <w:left w:val="none" w:sz="0" w:space="0" w:color="auto"/>
                                <w:bottom w:val="none" w:sz="0" w:space="0" w:color="auto"/>
                                <w:right w:val="none" w:sz="0" w:space="0" w:color="auto"/>
                              </w:divBdr>
                              <w:divsChild>
                                <w:div w:id="1349941613">
                                  <w:marLeft w:val="0"/>
                                  <w:marRight w:val="0"/>
                                  <w:marTop w:val="0"/>
                                  <w:marBottom w:val="0"/>
                                  <w:divBdr>
                                    <w:top w:val="none" w:sz="0" w:space="0" w:color="auto"/>
                                    <w:left w:val="none" w:sz="0" w:space="0" w:color="auto"/>
                                    <w:bottom w:val="none" w:sz="0" w:space="0" w:color="auto"/>
                                    <w:right w:val="none" w:sz="0" w:space="0" w:color="auto"/>
                                  </w:divBdr>
                                  <w:divsChild>
                                    <w:div w:id="167647222">
                                      <w:marLeft w:val="0"/>
                                      <w:marRight w:val="0"/>
                                      <w:marTop w:val="0"/>
                                      <w:marBottom w:val="0"/>
                                      <w:divBdr>
                                        <w:top w:val="none" w:sz="0" w:space="0" w:color="auto"/>
                                        <w:left w:val="none" w:sz="0" w:space="0" w:color="auto"/>
                                        <w:bottom w:val="none" w:sz="0" w:space="0" w:color="auto"/>
                                        <w:right w:val="none" w:sz="0" w:space="0" w:color="auto"/>
                                      </w:divBdr>
                                      <w:divsChild>
                                        <w:div w:id="1603345307">
                                          <w:marLeft w:val="0"/>
                                          <w:marRight w:val="0"/>
                                          <w:marTop w:val="0"/>
                                          <w:marBottom w:val="0"/>
                                          <w:divBdr>
                                            <w:top w:val="none" w:sz="0" w:space="0" w:color="auto"/>
                                            <w:left w:val="none" w:sz="0" w:space="0" w:color="auto"/>
                                            <w:bottom w:val="none" w:sz="0" w:space="0" w:color="auto"/>
                                            <w:right w:val="none" w:sz="0" w:space="0" w:color="auto"/>
                                          </w:divBdr>
                                          <w:divsChild>
                                            <w:div w:id="232354456">
                                              <w:marLeft w:val="0"/>
                                              <w:marRight w:val="0"/>
                                              <w:marTop w:val="0"/>
                                              <w:marBottom w:val="0"/>
                                              <w:divBdr>
                                                <w:top w:val="none" w:sz="0" w:space="0" w:color="auto"/>
                                                <w:left w:val="none" w:sz="0" w:space="0" w:color="auto"/>
                                                <w:bottom w:val="none" w:sz="0" w:space="0" w:color="auto"/>
                                                <w:right w:val="none" w:sz="0" w:space="0" w:color="auto"/>
                                              </w:divBdr>
                                              <w:divsChild>
                                                <w:div w:id="897328975">
                                                  <w:marLeft w:val="0"/>
                                                  <w:marRight w:val="0"/>
                                                  <w:marTop w:val="0"/>
                                                  <w:marBottom w:val="0"/>
                                                  <w:divBdr>
                                                    <w:top w:val="none" w:sz="0" w:space="0" w:color="auto"/>
                                                    <w:left w:val="none" w:sz="0" w:space="0" w:color="auto"/>
                                                    <w:bottom w:val="none" w:sz="0" w:space="0" w:color="auto"/>
                                                    <w:right w:val="none" w:sz="0" w:space="0" w:color="auto"/>
                                                  </w:divBdr>
                                                  <w:divsChild>
                                                    <w:div w:id="1030257907">
                                                      <w:marLeft w:val="0"/>
                                                      <w:marRight w:val="0"/>
                                                      <w:marTop w:val="0"/>
                                                      <w:marBottom w:val="0"/>
                                                      <w:divBdr>
                                                        <w:top w:val="single" w:sz="12" w:space="0" w:color="ABABAB"/>
                                                        <w:left w:val="single" w:sz="6" w:space="0" w:color="ABABAB"/>
                                                        <w:bottom w:val="none" w:sz="0" w:space="0" w:color="auto"/>
                                                        <w:right w:val="single" w:sz="6" w:space="0" w:color="ABABAB"/>
                                                      </w:divBdr>
                                                      <w:divsChild>
                                                        <w:div w:id="1907909737">
                                                          <w:marLeft w:val="0"/>
                                                          <w:marRight w:val="0"/>
                                                          <w:marTop w:val="0"/>
                                                          <w:marBottom w:val="0"/>
                                                          <w:divBdr>
                                                            <w:top w:val="none" w:sz="0" w:space="0" w:color="auto"/>
                                                            <w:left w:val="none" w:sz="0" w:space="0" w:color="auto"/>
                                                            <w:bottom w:val="none" w:sz="0" w:space="0" w:color="auto"/>
                                                            <w:right w:val="none" w:sz="0" w:space="0" w:color="auto"/>
                                                          </w:divBdr>
                                                          <w:divsChild>
                                                            <w:div w:id="782115195">
                                                              <w:marLeft w:val="0"/>
                                                              <w:marRight w:val="0"/>
                                                              <w:marTop w:val="0"/>
                                                              <w:marBottom w:val="0"/>
                                                              <w:divBdr>
                                                                <w:top w:val="none" w:sz="0" w:space="0" w:color="auto"/>
                                                                <w:left w:val="none" w:sz="0" w:space="0" w:color="auto"/>
                                                                <w:bottom w:val="none" w:sz="0" w:space="0" w:color="auto"/>
                                                                <w:right w:val="none" w:sz="0" w:space="0" w:color="auto"/>
                                                              </w:divBdr>
                                                              <w:divsChild>
                                                                <w:div w:id="1565023073">
                                                                  <w:marLeft w:val="0"/>
                                                                  <w:marRight w:val="0"/>
                                                                  <w:marTop w:val="0"/>
                                                                  <w:marBottom w:val="0"/>
                                                                  <w:divBdr>
                                                                    <w:top w:val="none" w:sz="0" w:space="0" w:color="auto"/>
                                                                    <w:left w:val="none" w:sz="0" w:space="0" w:color="auto"/>
                                                                    <w:bottom w:val="none" w:sz="0" w:space="0" w:color="auto"/>
                                                                    <w:right w:val="none" w:sz="0" w:space="0" w:color="auto"/>
                                                                  </w:divBdr>
                                                                  <w:divsChild>
                                                                    <w:div w:id="580525801">
                                                                      <w:marLeft w:val="0"/>
                                                                      <w:marRight w:val="0"/>
                                                                      <w:marTop w:val="0"/>
                                                                      <w:marBottom w:val="0"/>
                                                                      <w:divBdr>
                                                                        <w:top w:val="none" w:sz="0" w:space="0" w:color="auto"/>
                                                                        <w:left w:val="none" w:sz="0" w:space="0" w:color="auto"/>
                                                                        <w:bottom w:val="none" w:sz="0" w:space="0" w:color="auto"/>
                                                                        <w:right w:val="none" w:sz="0" w:space="0" w:color="auto"/>
                                                                      </w:divBdr>
                                                                      <w:divsChild>
                                                                        <w:div w:id="79184281">
                                                                          <w:marLeft w:val="0"/>
                                                                          <w:marRight w:val="0"/>
                                                                          <w:marTop w:val="0"/>
                                                                          <w:marBottom w:val="0"/>
                                                                          <w:divBdr>
                                                                            <w:top w:val="none" w:sz="0" w:space="0" w:color="auto"/>
                                                                            <w:left w:val="none" w:sz="0" w:space="0" w:color="auto"/>
                                                                            <w:bottom w:val="none" w:sz="0" w:space="0" w:color="auto"/>
                                                                            <w:right w:val="none" w:sz="0" w:space="0" w:color="auto"/>
                                                                          </w:divBdr>
                                                                          <w:divsChild>
                                                                            <w:div w:id="1183593776">
                                                                              <w:marLeft w:val="0"/>
                                                                              <w:marRight w:val="0"/>
                                                                              <w:marTop w:val="0"/>
                                                                              <w:marBottom w:val="0"/>
                                                                              <w:divBdr>
                                                                                <w:top w:val="none" w:sz="0" w:space="0" w:color="auto"/>
                                                                                <w:left w:val="none" w:sz="0" w:space="0" w:color="auto"/>
                                                                                <w:bottom w:val="none" w:sz="0" w:space="0" w:color="auto"/>
                                                                                <w:right w:val="none" w:sz="0" w:space="0" w:color="auto"/>
                                                                              </w:divBdr>
                                                                              <w:divsChild>
                                                                                <w:div w:id="1298410941">
                                                                                  <w:marLeft w:val="0"/>
                                                                                  <w:marRight w:val="0"/>
                                                                                  <w:marTop w:val="0"/>
                                                                                  <w:marBottom w:val="0"/>
                                                                                  <w:divBdr>
                                                                                    <w:top w:val="none" w:sz="0" w:space="0" w:color="auto"/>
                                                                                    <w:left w:val="none" w:sz="0" w:space="0" w:color="auto"/>
                                                                                    <w:bottom w:val="none" w:sz="0" w:space="0" w:color="auto"/>
                                                                                    <w:right w:val="none" w:sz="0" w:space="0" w:color="auto"/>
                                                                                  </w:divBdr>
                                                                                </w:div>
                                                                                <w:div w:id="792943335">
                                                                                  <w:marLeft w:val="0"/>
                                                                                  <w:marRight w:val="0"/>
                                                                                  <w:marTop w:val="0"/>
                                                                                  <w:marBottom w:val="0"/>
                                                                                  <w:divBdr>
                                                                                    <w:top w:val="none" w:sz="0" w:space="0" w:color="auto"/>
                                                                                    <w:left w:val="none" w:sz="0" w:space="0" w:color="auto"/>
                                                                                    <w:bottom w:val="none" w:sz="0" w:space="0" w:color="auto"/>
                                                                                    <w:right w:val="none" w:sz="0" w:space="0" w:color="auto"/>
                                                                                  </w:divBdr>
                                                                                </w:div>
                                                                                <w:div w:id="168840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7320637">
      <w:bodyDiv w:val="1"/>
      <w:marLeft w:val="0"/>
      <w:marRight w:val="0"/>
      <w:marTop w:val="0"/>
      <w:marBottom w:val="0"/>
      <w:divBdr>
        <w:top w:val="none" w:sz="0" w:space="0" w:color="auto"/>
        <w:left w:val="none" w:sz="0" w:space="0" w:color="auto"/>
        <w:bottom w:val="none" w:sz="0" w:space="0" w:color="auto"/>
        <w:right w:val="none" w:sz="0" w:space="0" w:color="auto"/>
      </w:divBdr>
    </w:div>
    <w:div w:id="1154372270">
      <w:bodyDiv w:val="1"/>
      <w:marLeft w:val="0"/>
      <w:marRight w:val="0"/>
      <w:marTop w:val="0"/>
      <w:marBottom w:val="0"/>
      <w:divBdr>
        <w:top w:val="none" w:sz="0" w:space="0" w:color="auto"/>
        <w:left w:val="none" w:sz="0" w:space="0" w:color="auto"/>
        <w:bottom w:val="none" w:sz="0" w:space="0" w:color="auto"/>
        <w:right w:val="none" w:sz="0" w:space="0" w:color="auto"/>
      </w:divBdr>
    </w:div>
    <w:div w:id="1203516166">
      <w:bodyDiv w:val="1"/>
      <w:marLeft w:val="0"/>
      <w:marRight w:val="0"/>
      <w:marTop w:val="0"/>
      <w:marBottom w:val="0"/>
      <w:divBdr>
        <w:top w:val="none" w:sz="0" w:space="0" w:color="auto"/>
        <w:left w:val="none" w:sz="0" w:space="0" w:color="auto"/>
        <w:bottom w:val="none" w:sz="0" w:space="0" w:color="auto"/>
        <w:right w:val="none" w:sz="0" w:space="0" w:color="auto"/>
      </w:divBdr>
    </w:div>
    <w:div w:id="1320694410">
      <w:bodyDiv w:val="1"/>
      <w:marLeft w:val="0"/>
      <w:marRight w:val="0"/>
      <w:marTop w:val="0"/>
      <w:marBottom w:val="0"/>
      <w:divBdr>
        <w:top w:val="none" w:sz="0" w:space="0" w:color="auto"/>
        <w:left w:val="none" w:sz="0" w:space="0" w:color="auto"/>
        <w:bottom w:val="none" w:sz="0" w:space="0" w:color="auto"/>
        <w:right w:val="none" w:sz="0" w:space="0" w:color="auto"/>
      </w:divBdr>
    </w:div>
    <w:div w:id="1341660879">
      <w:bodyDiv w:val="1"/>
      <w:marLeft w:val="0"/>
      <w:marRight w:val="0"/>
      <w:marTop w:val="0"/>
      <w:marBottom w:val="0"/>
      <w:divBdr>
        <w:top w:val="none" w:sz="0" w:space="0" w:color="auto"/>
        <w:left w:val="none" w:sz="0" w:space="0" w:color="auto"/>
        <w:bottom w:val="none" w:sz="0" w:space="0" w:color="auto"/>
        <w:right w:val="none" w:sz="0" w:space="0" w:color="auto"/>
      </w:divBdr>
    </w:div>
    <w:div w:id="1589580731">
      <w:bodyDiv w:val="1"/>
      <w:marLeft w:val="0"/>
      <w:marRight w:val="0"/>
      <w:marTop w:val="0"/>
      <w:marBottom w:val="0"/>
      <w:divBdr>
        <w:top w:val="none" w:sz="0" w:space="0" w:color="auto"/>
        <w:left w:val="none" w:sz="0" w:space="0" w:color="auto"/>
        <w:bottom w:val="none" w:sz="0" w:space="0" w:color="auto"/>
        <w:right w:val="none" w:sz="0" w:space="0" w:color="auto"/>
      </w:divBdr>
    </w:div>
    <w:div w:id="1592153730">
      <w:bodyDiv w:val="1"/>
      <w:marLeft w:val="0"/>
      <w:marRight w:val="0"/>
      <w:marTop w:val="0"/>
      <w:marBottom w:val="0"/>
      <w:divBdr>
        <w:top w:val="none" w:sz="0" w:space="0" w:color="auto"/>
        <w:left w:val="none" w:sz="0" w:space="0" w:color="auto"/>
        <w:bottom w:val="none" w:sz="0" w:space="0" w:color="auto"/>
        <w:right w:val="none" w:sz="0" w:space="0" w:color="auto"/>
      </w:divBdr>
    </w:div>
    <w:div w:id="1647515774">
      <w:bodyDiv w:val="1"/>
      <w:marLeft w:val="0"/>
      <w:marRight w:val="0"/>
      <w:marTop w:val="0"/>
      <w:marBottom w:val="0"/>
      <w:divBdr>
        <w:top w:val="none" w:sz="0" w:space="0" w:color="auto"/>
        <w:left w:val="none" w:sz="0" w:space="0" w:color="auto"/>
        <w:bottom w:val="none" w:sz="0" w:space="0" w:color="auto"/>
        <w:right w:val="none" w:sz="0" w:space="0" w:color="auto"/>
      </w:divBdr>
    </w:div>
    <w:div w:id="1671446831">
      <w:bodyDiv w:val="1"/>
      <w:marLeft w:val="0"/>
      <w:marRight w:val="0"/>
      <w:marTop w:val="0"/>
      <w:marBottom w:val="0"/>
      <w:divBdr>
        <w:top w:val="none" w:sz="0" w:space="0" w:color="auto"/>
        <w:left w:val="none" w:sz="0" w:space="0" w:color="auto"/>
        <w:bottom w:val="none" w:sz="0" w:space="0" w:color="auto"/>
        <w:right w:val="none" w:sz="0" w:space="0" w:color="auto"/>
      </w:divBdr>
    </w:div>
    <w:div w:id="1826817577">
      <w:bodyDiv w:val="1"/>
      <w:marLeft w:val="0"/>
      <w:marRight w:val="0"/>
      <w:marTop w:val="0"/>
      <w:marBottom w:val="0"/>
      <w:divBdr>
        <w:top w:val="none" w:sz="0" w:space="0" w:color="auto"/>
        <w:left w:val="none" w:sz="0" w:space="0" w:color="auto"/>
        <w:bottom w:val="none" w:sz="0" w:space="0" w:color="auto"/>
        <w:right w:val="none" w:sz="0" w:space="0" w:color="auto"/>
      </w:divBdr>
    </w:div>
    <w:div w:id="1980261692">
      <w:bodyDiv w:val="1"/>
      <w:marLeft w:val="0"/>
      <w:marRight w:val="0"/>
      <w:marTop w:val="0"/>
      <w:marBottom w:val="0"/>
      <w:divBdr>
        <w:top w:val="none" w:sz="0" w:space="0" w:color="auto"/>
        <w:left w:val="none" w:sz="0" w:space="0" w:color="auto"/>
        <w:bottom w:val="none" w:sz="0" w:space="0" w:color="auto"/>
        <w:right w:val="none" w:sz="0" w:space="0" w:color="auto"/>
      </w:divBdr>
    </w:div>
    <w:div w:id="20334145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30</Pages>
  <Words>9941</Words>
  <Characters>56666</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AITHWAITE Elizabeth C</cp:lastModifiedBy>
  <cp:revision>5</cp:revision>
  <dcterms:created xsi:type="dcterms:W3CDTF">2018-02-27T10:52:00Z</dcterms:created>
  <dcterms:modified xsi:type="dcterms:W3CDTF">2018-02-27T13:22:00Z</dcterms:modified>
</cp:coreProperties>
</file>